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0F5857">
      <w:pPr>
        <w:spacing w:after="0" w:line="240" w:lineRule="auto"/>
        <w:rPr>
          <w:b/>
        </w:rPr>
      </w:pPr>
      <w:bookmarkStart w:id="0" w:name="_GoBack"/>
      <w:bookmarkEnd w:id="0"/>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0F5857">
      <w:pPr>
        <w:spacing w:after="0" w:line="240" w:lineRule="auto"/>
      </w:pPr>
    </w:p>
    <w:p w14:paraId="6CF55718" w14:textId="77777777" w:rsidR="003447F2" w:rsidRDefault="003447F2" w:rsidP="000F5857">
      <w:pPr>
        <w:spacing w:after="0" w:line="240" w:lineRule="auto"/>
      </w:pPr>
      <w:r w:rsidRPr="00A24D49">
        <w:rPr>
          <w:i/>
        </w:rPr>
        <w:t>Name</w:t>
      </w:r>
      <w:r>
        <w:t>: David 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lastRenderedPageBreak/>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746A3D5B" w:rsidR="00AD55B4" w:rsidRDefault="00AD55B4" w:rsidP="000F5857">
      <w:pPr>
        <w:spacing w:after="0" w:line="240" w:lineRule="auto"/>
      </w:pPr>
      <w:r>
        <w:rPr>
          <w:i/>
        </w:rPr>
        <w:t>Degree</w:t>
      </w:r>
      <w:r>
        <w:t xml:space="preserve">: </w:t>
      </w:r>
      <w:r w:rsidR="008805BA">
        <w:t>MA (Cantab)</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08CA733E" w14:textId="27683E4A" w:rsidR="008543EC" w:rsidRDefault="008543EC" w:rsidP="009D222D">
      <w:pPr>
        <w:pStyle w:val="Heading1"/>
      </w:pPr>
      <w:r>
        <w:t>Abstract</w:t>
      </w:r>
    </w:p>
    <w:p w14:paraId="652A5261" w14:textId="1D82E481" w:rsidR="0076545F" w:rsidRDefault="00977083" w:rsidP="0076545F">
      <w:r>
        <w:t>…</w:t>
      </w:r>
    </w:p>
    <w:p w14:paraId="4184D7B2" w14:textId="77777777" w:rsidR="00977083" w:rsidRPr="0076545F" w:rsidRDefault="00977083" w:rsidP="0076545F"/>
    <w:p w14:paraId="61C049F6" w14:textId="0E666201" w:rsidR="0084507D" w:rsidRDefault="0084507D" w:rsidP="009D222D">
      <w:pPr>
        <w:pStyle w:val="Heading1"/>
      </w:pPr>
      <w:r>
        <w:t>Introduction</w:t>
      </w:r>
    </w:p>
    <w:p w14:paraId="00812596" w14:textId="4121C5A4"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occurring and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e consequences are for patient’s safety as existing </w:t>
      </w:r>
      <w:r w:rsidR="00977083">
        <w:t xml:space="preserve">digital </w:t>
      </w:r>
      <w:r>
        <w:t>health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0B5EFB87"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w:t>
      </w:r>
      <w:r w:rsidR="00977083">
        <w:t xml:space="preserve">digital </w:t>
      </w:r>
      <w:r>
        <w:t>h</w:t>
      </w:r>
      <w:r w:rsidR="003C3712">
        <w:t>ealth technologies.</w:t>
      </w:r>
      <w:r w:rsidR="00713797">
        <w:t xml:space="preserve"> The 14 participants in the inaugural workshop represented a diverse range of expertise in the development and evaluation of digital health technologies, including clinicians, commercial developers of </w:t>
      </w:r>
      <w:r w:rsidR="00977083">
        <w:t xml:space="preserve">digital </w:t>
      </w:r>
      <w:r w:rsidR="00713797">
        <w:t>health technologies, software engineers, medical statisticians, and researchers in applied health, health services, safety science, human factors, health informatics, and clinical decision making</w:t>
      </w:r>
      <w:r w:rsidR="001E3B46">
        <w:t>.</w:t>
      </w:r>
    </w:p>
    <w:p w14:paraId="7412E592" w14:textId="2BC164F8" w:rsidR="003A1A36" w:rsidRDefault="00FA0DA1" w:rsidP="000F5857">
      <w:pPr>
        <w:spacing w:after="0" w:line="240" w:lineRule="auto"/>
      </w:pPr>
      <w:r>
        <w:t>In this viewpoint paper, we</w:t>
      </w:r>
      <w:r w:rsidR="003A1A36">
        <w:t xml:space="preserve"> present a definition of Patient Safety Informatics</w:t>
      </w:r>
      <w:r w:rsidR="003C3712">
        <w:t xml:space="preserve"> that was informed by workshop and existing literature</w:t>
      </w:r>
      <w:r w:rsidR="003A1A36">
        <w:t xml:space="preserve">, to discuss the challenges identified in the workshop, and to </w:t>
      </w:r>
      <w:r w:rsidR="00713797">
        <w:t xml:space="preserve">present </w:t>
      </w:r>
      <w:r w:rsidR="003A1A36">
        <w:t xml:space="preserve">recommendations to address the patient-safety concerns posed them. </w:t>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0F5857">
      <w:pPr>
        <w:pStyle w:val="Heading2"/>
        <w:spacing w:before="0" w:line="240" w:lineRule="auto"/>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72548BE9"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also</w:t>
      </w:r>
      <w:r w:rsidR="00C361D0">
        <w:t xml:space="preserve">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commentRangeStart w:id="1"/>
      <w:commentRangeStart w:id="2"/>
      <w:commentRangeStart w:id="3"/>
      <w:r w:rsidR="008A7803">
        <w:t xml:space="preserve">that </w:t>
      </w:r>
      <w:r w:rsidR="00C361D0">
        <w:t>predominantly focus on only one of these approaches.</w:t>
      </w:r>
      <w:commentRangeEnd w:id="1"/>
      <w:r w:rsidR="00FA0DA1">
        <w:rPr>
          <w:rStyle w:val="CommentReference"/>
        </w:rPr>
        <w:commentReference w:id="1"/>
      </w:r>
      <w:commentRangeEnd w:id="2"/>
      <w:r w:rsidR="0076545F">
        <w:rPr>
          <w:rStyle w:val="CommentReference"/>
        </w:rPr>
        <w:commentReference w:id="2"/>
      </w:r>
      <w:commentRangeEnd w:id="3"/>
      <w:r w:rsidR="002E170E">
        <w:rPr>
          <w:rStyle w:val="CommentReference"/>
        </w:rPr>
        <w:commentReference w:id="3"/>
      </w:r>
    </w:p>
    <w:p w14:paraId="24D88517" w14:textId="131D527B" w:rsidR="00823212" w:rsidRDefault="00823212" w:rsidP="000F5857">
      <w:pPr>
        <w:spacing w:after="0" w:line="240" w:lineRule="auto"/>
        <w:rPr>
          <w:rFonts w:cstheme="minorHAnsi"/>
        </w:rPr>
      </w:pPr>
      <w:r w:rsidRPr="00484E71">
        <w:lastRenderedPageBreak/>
        <w:t xml:space="preserve">While the patient-safety perspective on </w:t>
      </w:r>
      <w:r w:rsidR="00977083">
        <w:t xml:space="preserve">digital </w:t>
      </w:r>
      <w:r w:rsidRPr="00484E71">
        <w:t>health technology is not novel</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w:t>
      </w:r>
      <w:r w:rsidR="00977083">
        <w:rPr>
          <w:rFonts w:cstheme="minorHAnsi"/>
        </w:rPr>
        <w:t xml:space="preserve"> digital</w:t>
      </w:r>
      <w:r w:rsidR="00905E65">
        <w:rPr>
          <w:rFonts w:cstheme="minorHAnsi"/>
        </w:rPr>
        <w:t xml:space="preserve"> health technology are being drafted worldwide</w:t>
      </w:r>
      <w:r w:rsidR="00905E65">
        <w:rPr>
          <w:rFonts w:cstheme="minorHAnsi"/>
        </w:rPr>
        <w:fldChar w:fldCharType="begin" w:fldLock="1"/>
      </w:r>
      <w:r w:rsidR="00283DCD">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2&lt;/sup&gt;","plainTextFormattedCitation":"12","previouslyFormattedCitation":"&lt;sup&gt;12&lt;/sup&gt;"},"properties":{"noteIndex":0},"schema":"https://github.com/citation-style-language/schema/raw/master/csl-citation.json"}</w:instrText>
      </w:r>
      <w:r w:rsidR="00905E65">
        <w:rPr>
          <w:rFonts w:cstheme="minorHAnsi"/>
          <w:vertAlign w:val="superscript"/>
        </w:rPr>
        <w:fldChar w:fldCharType="separate"/>
      </w:r>
      <w:r w:rsidR="00283DCD" w:rsidRPr="00283DCD">
        <w:rPr>
          <w:rFonts w:cstheme="minorHAnsi"/>
          <w:noProof/>
          <w:vertAlign w:val="superscript"/>
        </w:rPr>
        <w:t>12</w:t>
      </w:r>
      <w:r w:rsidR="00905E65">
        <w:rPr>
          <w:rFonts w:cstheme="minorHAnsi"/>
        </w:rPr>
        <w:fldChar w:fldCharType="end"/>
      </w:r>
      <w:r w:rsidR="000F5857">
        <w:rPr>
          <w:rFonts w:cstheme="minorHAnsi"/>
        </w:rPr>
        <w:t xml:space="preserve"> to keep pace with evolving healthcare</w:t>
      </w:r>
      <w:r w:rsidR="00905E65">
        <w:rPr>
          <w:rFonts w:cstheme="minorHAnsi"/>
        </w:rPr>
        <w:t>, including the US Food and Drug Administration,</w:t>
      </w:r>
      <w:r w:rsidR="00905E65">
        <w:rPr>
          <w:rFonts w:cstheme="minorHAnsi"/>
        </w:rPr>
        <w:fldChar w:fldCharType="begin" w:fldLock="1"/>
      </w:r>
      <w:r w:rsidR="00283DCD">
        <w:rPr>
          <w:rFonts w:cstheme="minorHAnsi"/>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3</w:t>
      </w:r>
      <w:r w:rsidR="00905E65">
        <w:rPr>
          <w:rFonts w:cstheme="minorHAnsi"/>
        </w:rPr>
        <w:fldChar w:fldCharType="end"/>
      </w:r>
      <w:r w:rsidR="00905E65">
        <w:rPr>
          <w:rFonts w:cstheme="minorHAnsi"/>
        </w:rPr>
        <w:t xml:space="preserve"> and the UK’s National Health Service and the National Institute for Health and Care Excellence.</w:t>
      </w:r>
      <w:r w:rsidR="00905E65">
        <w:rPr>
          <w:rFonts w:cstheme="minorHAnsi"/>
        </w:rPr>
        <w:fldChar w:fldCharType="begin" w:fldLock="1"/>
      </w:r>
      <w:r w:rsidR="00283DCD">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mendeley":{"formattedCitation":"&lt;sup&gt;14,15&lt;/sup&gt;","plainTextFormattedCitation":"14,15","previouslyFormattedCitation":"&lt;sup&gt;14,15&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4,15</w:t>
      </w:r>
      <w:r w:rsidR="00905E65">
        <w:rPr>
          <w:rFonts w:cstheme="minorHAnsi"/>
        </w:rPr>
        <w:fldChar w:fldCharType="end"/>
      </w:r>
      <w:r w:rsidRPr="00484E71">
        <w:rPr>
          <w:rFonts w:cstheme="minorHAnsi"/>
        </w:rPr>
        <w:t xml:space="preserve"> </w:t>
      </w:r>
      <w:r w:rsidR="00977083">
        <w:rPr>
          <w:rFonts w:cstheme="minorHAnsi"/>
        </w:rPr>
        <w:t>Digital 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Pr="00484E71">
        <w:rPr>
          <w:rFonts w:cstheme="minorHAnsi"/>
        </w:rPr>
        <w:fldChar w:fldCharType="begin" w:fldLock="1"/>
      </w:r>
      <w:r w:rsidR="00283DCD">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6&lt;/sup&gt;","plainTextFormattedCitation":"16","previouslyFormattedCitation":"&lt;sup&gt;16&lt;/sup&gt;"},"properties":{"noteIndex":0},"schema":"https://github.com/citation-style-language/schema/raw/master/csl-citation.json"}</w:instrText>
      </w:r>
      <w:r w:rsidRPr="00484E71">
        <w:rPr>
          <w:rFonts w:cstheme="minorHAnsi"/>
          <w:vertAlign w:val="superscript"/>
        </w:rPr>
        <w:fldChar w:fldCharType="separate"/>
      </w:r>
      <w:r w:rsidR="00283DCD" w:rsidRPr="00283DCD">
        <w:rPr>
          <w:rFonts w:cstheme="minorHAnsi"/>
          <w:noProof/>
          <w:vertAlign w:val="superscript"/>
        </w:rPr>
        <w:t>16</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283DC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7&lt;/sup&gt;","plainTextFormattedCitation":"17","previouslyFormattedCitation":"&lt;sup&gt;17&lt;/sup&gt;"},"properties":{"noteIndex":0},"schema":"https://github.com/citation-style-language/schema/raw/master/csl-citation.json"}</w:instrText>
      </w:r>
      <w:r w:rsidR="00195399" w:rsidRPr="00484E71">
        <w:rPr>
          <w:rFonts w:eastAsia="Times New Roman" w:cstheme="minorHAnsi"/>
          <w:lang w:eastAsia="en-GB"/>
        </w:rPr>
        <w:fldChar w:fldCharType="separate"/>
      </w:r>
      <w:r w:rsidR="00283DCD" w:rsidRPr="00283DCD">
        <w:rPr>
          <w:rFonts w:eastAsia="Times New Roman" w:cstheme="minorHAnsi"/>
          <w:noProof/>
          <w:vertAlign w:val="superscript"/>
          <w:lang w:eastAsia="en-GB"/>
        </w:rPr>
        <w:t>17</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r>
        <w:rPr>
          <w:rFonts w:cstheme="minorHAnsi"/>
        </w:rPr>
        <w:t>health information system</w:t>
      </w:r>
      <w:r>
        <w:rPr>
          <w:rFonts w:cstheme="minorHAnsi"/>
        </w:rPr>
        <w:fldChar w:fldCharType="begin" w:fldLock="1"/>
      </w:r>
      <w:r w:rsidR="00283DCD">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8&lt;/sup&gt;","plainTextFormattedCitation":"18","previouslyFormattedCitation":"&lt;sup&gt;18&lt;/sup&gt;"},"properties":{"noteIndex":0},"schema":"https://github.com/citation-style-language/schema/raw/master/csl-citation.json"}</w:instrText>
      </w:r>
      <w:r>
        <w:rPr>
          <w:rFonts w:cstheme="minorHAnsi"/>
        </w:rPr>
        <w:fldChar w:fldCharType="separate"/>
      </w:r>
      <w:r w:rsidR="00283DCD" w:rsidRPr="00283DCD">
        <w:rPr>
          <w:rFonts w:cstheme="minorHAnsi"/>
          <w:noProof/>
          <w:vertAlign w:val="superscript"/>
        </w:rPr>
        <w:t>18</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283DCD">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9&lt;/sup&gt;","plainTextFormattedCitation":"19","previouslyFormattedCitation":"&lt;sup&gt;19&lt;/sup&gt;"},"properties":{"noteIndex":0},"schema":"https://github.com/citation-style-language/schema/raw/master/csl-citation.json"}</w:instrText>
      </w:r>
      <w:r w:rsidR="00A52E78">
        <w:rPr>
          <w:rFonts w:cstheme="minorHAnsi"/>
        </w:rPr>
        <w:fldChar w:fldCharType="separate"/>
      </w:r>
      <w:r w:rsidR="00283DCD" w:rsidRPr="00283DCD">
        <w:rPr>
          <w:rFonts w:cstheme="minorHAnsi"/>
          <w:noProof/>
          <w:vertAlign w:val="superscript"/>
        </w:rPr>
        <w:t>19</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283DCD">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20&lt;/sup&gt;","plainTextFormattedCitation":"20","previouslyFormattedCitation":"&lt;sup&gt;20&lt;/sup&gt;"},"properties":{"noteIndex":0},"schema":"https://github.com/citation-style-language/schema/raw/master/csl-citation.json"}</w:instrText>
      </w:r>
      <w:r w:rsidR="00195399">
        <w:rPr>
          <w:rFonts w:cstheme="minorHAnsi"/>
        </w:rPr>
        <w:fldChar w:fldCharType="separate"/>
      </w:r>
      <w:r w:rsidR="00283DCD" w:rsidRPr="00283DCD">
        <w:rPr>
          <w:rFonts w:cstheme="minorHAnsi"/>
          <w:noProof/>
          <w:vertAlign w:val="superscript"/>
        </w:rPr>
        <w:t>20</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w:t>
      </w:r>
      <w:r w:rsidR="00E410A7">
        <w:rPr>
          <w:rFonts w:cstheme="minorHAnsi"/>
        </w:rPr>
        <w:fldChar w:fldCharType="begin" w:fldLock="1"/>
      </w:r>
      <w:r w:rsidR="00283DCD">
        <w:rPr>
          <w:rFonts w:cstheme="minorHAnsi"/>
        </w:rPr>
        <w:instrText>ADDIN CSL_CITATION {"citationItems":[{"id":"ITEM-1","itemData":{"author":[{"dropping-particle":"","family":"Friedman","given":"C P","non-dropping-particle":"","parse-names":false,"suffix":""},{"dropping-particle":"","family":"Rubin","given":"J C","non-dropping-particle":"","parse-names":false,"suffix":""},{"dropping-particle":"","family":"Sullivan","given":"K J","non-dropping-particle":"","parse-names":false,"suffix":""}],"id":"ITEM-1","issued":{"date-parts":[["2017"]]},"page":"16-23","title":"Toward an Information Infrastructure for Global Health Improvement","type":"article-journal"},"uris":["http://www.mendeley.com/documents/?uuid=a5003c58-49a3-45ab-a523-eb08b922cefb"]}],"mendeley":{"formattedCitation":"&lt;sup&gt;21&lt;/sup&gt;","plainTextFormattedCitation":"21","previouslyFormattedCitation":"&lt;sup&gt;21&lt;/sup&gt;"},"properties":{"noteIndex":0},"schema":"https://github.com/citation-style-language/schema/raw/master/csl-citation.json"}</w:instrText>
      </w:r>
      <w:r w:rsidR="00E410A7">
        <w:rPr>
          <w:rFonts w:cstheme="minorHAnsi"/>
        </w:rPr>
        <w:fldChar w:fldCharType="separate"/>
      </w:r>
      <w:r w:rsidR="00283DCD" w:rsidRPr="00283DCD">
        <w:rPr>
          <w:rFonts w:cstheme="minorHAnsi"/>
          <w:noProof/>
          <w:vertAlign w:val="superscript"/>
        </w:rPr>
        <w:t>21</w:t>
      </w:r>
      <w:r w:rsidR="00E410A7">
        <w:rPr>
          <w:rFonts w:cstheme="minorHAnsi"/>
        </w:rPr>
        <w:fldChar w:fldCharType="end"/>
      </w:r>
      <w:r w:rsidR="00E410A7">
        <w:rPr>
          <w:rFonts w:cstheme="minorHAnsi"/>
        </w:rPr>
        <w:t xml:space="preserve"> </w:t>
      </w:r>
    </w:p>
    <w:p w14:paraId="35A5B95B" w14:textId="7546A0A2" w:rsidR="001326E1" w:rsidRDefault="001326E1" w:rsidP="000F5857">
      <w:pPr>
        <w:spacing w:after="0" w:line="240" w:lineRule="auto"/>
      </w:pPr>
    </w:p>
    <w:p w14:paraId="576FEE71" w14:textId="7B3D4DC4" w:rsidR="0055697B" w:rsidRDefault="00031A62" w:rsidP="000F5857">
      <w:pPr>
        <w:spacing w:after="0" w:line="240" w:lineRule="auto"/>
      </w:pPr>
      <w:r>
        <w:t>Markus</w:t>
      </w:r>
      <w:r w:rsidR="0055697B">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55697B">
        <w:rPr>
          <w:vertAlign w:val="superscript"/>
        </w:rPr>
        <w:fldChar w:fldCharType="separate"/>
      </w:r>
      <w:r w:rsidR="00947ACF" w:rsidRPr="00947ACF">
        <w:rPr>
          <w:noProof/>
          <w:vertAlign w:val="superscript"/>
        </w:rPr>
        <w:t>22</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6A6EEC">
        <w:fldChar w:fldCharType="separate"/>
      </w:r>
      <w:r w:rsidR="00947ACF" w:rsidRPr="00947ACF">
        <w:rPr>
          <w:noProof/>
          <w:vertAlign w:val="superscript"/>
        </w:rPr>
        <w:t>22</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 xml:space="preserve">rewards. </w:t>
      </w:r>
      <w:r w:rsidR="002F1A2B">
        <w:t>It is important to note that health information syste</w:t>
      </w:r>
      <w:r w:rsidR="00393EAA">
        <w:t>ms are complex adaptive systems</w:t>
      </w:r>
      <w:r w:rsidR="002F1A2B">
        <w:rPr>
          <w:rFonts w:cstheme="minorHAnsi"/>
        </w:rPr>
        <w:fldChar w:fldCharType="begin" w:fldLock="1"/>
      </w:r>
      <w:r w:rsidR="00283DCD">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3&lt;/sup&gt;","plainTextFormattedCitation":"23","previouslyFormattedCitation":"&lt;sup&gt;23&lt;/sup&gt;"},"properties":{"noteIndex":0},"schema":"https://github.com/citation-style-language/schema/raw/master/csl-citation.json"}</w:instrText>
      </w:r>
      <w:r w:rsidR="002F1A2B">
        <w:rPr>
          <w:rFonts w:cstheme="minorHAnsi"/>
          <w:vertAlign w:val="superscript"/>
        </w:rPr>
        <w:fldChar w:fldCharType="separate"/>
      </w:r>
      <w:r w:rsidR="00947ACF" w:rsidRPr="00947ACF">
        <w:rPr>
          <w:rFonts w:cstheme="minorHAnsi"/>
          <w:noProof/>
          <w:vertAlign w:val="superscript"/>
        </w:rPr>
        <w:t>23</w:t>
      </w:r>
      <w:r w:rsidR="002F1A2B">
        <w:rPr>
          <w:rFonts w:cstheme="minorHAnsi"/>
        </w:rPr>
        <w:fldChar w:fldCharType="end"/>
      </w:r>
      <w:r w:rsidR="00A52E78">
        <w:rPr>
          <w:rFonts w:cstheme="minorHAnsi"/>
        </w:rPr>
        <w:t xml:space="preserve"> embedded within healthcare – itself a complex adaptive system.</w:t>
      </w:r>
      <w:r w:rsidR="00A52E78">
        <w:t xml:space="preserve"> </w:t>
      </w:r>
      <w:r w:rsidR="002F1A2B">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22C163CF" w:rsidR="0032493D" w:rsidRDefault="006A6EEC" w:rsidP="000F5857">
      <w:pPr>
        <w:spacing w:after="0" w:line="240" w:lineRule="auto"/>
      </w:pPr>
      <w:r>
        <w:t xml:space="preserve">Whether digital health evolves along </w:t>
      </w:r>
      <w:r w:rsidR="0076545F">
        <w:t xml:space="preserve">Markus’s </w:t>
      </w:r>
      <w:r>
        <w:t>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283DCD">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4&lt;/sup&gt;","plainTextFormattedCitation":"24","previouslyFormattedCitation":"&lt;sup&gt;24&lt;/sup&gt;"},"properties":{"noteIndex":0},"schema":"https://github.com/citation-style-language/schema/raw/master/csl-citation.json"}</w:instrText>
      </w:r>
      <w:r w:rsidR="00FF68E7">
        <w:fldChar w:fldCharType="separate"/>
      </w:r>
      <w:r w:rsidR="00947ACF" w:rsidRPr="00947ACF">
        <w:rPr>
          <w:noProof/>
          <w:vertAlign w:val="superscript"/>
        </w:rPr>
        <w:t>24</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283DC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25–28&lt;/sup&gt;","plainTextFormattedCitation":"25–28","previouslyFormattedCitation":"&lt;sup&gt;25–28&lt;/sup&gt;"},"properties":{"noteIndex":0},"schema":"https://github.com/citation-style-language/schema/raw/master/csl-citation.json"}</w:instrText>
      </w:r>
      <w:r w:rsidR="00484E71" w:rsidRPr="0032493D">
        <w:rPr>
          <w:vertAlign w:val="superscript"/>
        </w:rPr>
        <w:fldChar w:fldCharType="separate"/>
      </w:r>
      <w:r w:rsidR="00947ACF" w:rsidRPr="00947ACF">
        <w:rPr>
          <w:noProof/>
          <w:vertAlign w:val="superscript"/>
        </w:rPr>
        <w:t>25–28</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0032493D" w:rsidRPr="0032493D">
        <w:fldChar w:fldCharType="separate"/>
      </w:r>
      <w:r w:rsidR="00947ACF" w:rsidRPr="00947ACF">
        <w:rPr>
          <w:noProof/>
          <w:vertAlign w:val="superscript"/>
        </w:rPr>
        <w:t>29</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283DCD">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30&lt;/sup&gt;","plainTextFormattedCitation":"30","previouslyFormattedCitation":"&lt;sup&gt;30&lt;/sup&gt;"},"properties":{"noteIndex":0},"schema":"https://github.com/citation-style-language/schema/raw/master/csl-citation.json"}</w:instrText>
      </w:r>
      <w:r w:rsidR="0032493D" w:rsidRPr="0032493D">
        <w:fldChar w:fldCharType="separate"/>
      </w:r>
      <w:r w:rsidR="00947ACF" w:rsidRPr="00947ACF">
        <w:rPr>
          <w:noProof/>
          <w:vertAlign w:val="superscript"/>
        </w:rPr>
        <w:t>30</w:t>
      </w:r>
      <w:r w:rsidR="0032493D" w:rsidRPr="0032493D">
        <w:fldChar w:fldCharType="end"/>
      </w:r>
      <w:r w:rsidR="00D10464">
        <w:t>; societal challenges like an aging population</w:t>
      </w:r>
      <w:r w:rsidR="00D10464">
        <w:fldChar w:fldCharType="begin" w:fldLock="1"/>
      </w:r>
      <w:r w:rsidR="00283DCD">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31&lt;/sup&gt;","plainTextFormattedCitation":"31","previouslyFormattedCitation":"&lt;sup&gt;31&lt;/sup&gt;"},"properties":{"noteIndex":0},"schema":"https://github.com/citation-style-language/schema/raw/master/csl-citation.json"}</w:instrText>
      </w:r>
      <w:r w:rsidR="00D10464">
        <w:fldChar w:fldCharType="separate"/>
      </w:r>
      <w:r w:rsidR="00947ACF" w:rsidRPr="00947ACF">
        <w:rPr>
          <w:noProof/>
          <w:vertAlign w:val="superscript"/>
        </w:rPr>
        <w:t>31</w:t>
      </w:r>
      <w:r w:rsidR="00D10464">
        <w:fldChar w:fldCharType="end"/>
      </w:r>
      <w:r w:rsidR="007551CF">
        <w:t>;</w:t>
      </w:r>
      <w:r w:rsidR="000D3D43">
        <w:t xml:space="preserve"> and l</w:t>
      </w:r>
      <w:r w:rsidR="00393EAA">
        <w:t>egal and political jurisdiction</w:t>
      </w:r>
      <w:r w:rsidR="000D3D43">
        <w:t>.</w:t>
      </w:r>
      <w:r w:rsidR="00195399">
        <w:fldChar w:fldCharType="begin" w:fldLock="1"/>
      </w:r>
      <w:r w:rsidR="00283DCD">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32&lt;/sup&gt;","plainTextFormattedCitation":"32","previouslyFormattedCitation":"&lt;sup&gt;32&lt;/sup&gt;"},"properties":{"noteIndex":0},"schema":"https://github.com/citation-style-language/schema/raw/master/csl-citation.json"}</w:instrText>
      </w:r>
      <w:r w:rsidR="00195399">
        <w:fldChar w:fldCharType="separate"/>
      </w:r>
      <w:r w:rsidR="00947ACF" w:rsidRPr="00947ACF">
        <w:rPr>
          <w:noProof/>
          <w:vertAlign w:val="superscript"/>
        </w:rPr>
        <w:t>32</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0F5857">
      <w:pPr>
        <w:pStyle w:val="Heading2"/>
        <w:spacing w:before="0" w:line="240" w:lineRule="auto"/>
      </w:pPr>
      <w:r>
        <w:t xml:space="preserve">Toward a definition of </w:t>
      </w:r>
      <w:r w:rsidR="0033179C">
        <w:t>Patient Safety Informatics</w:t>
      </w:r>
    </w:p>
    <w:p w14:paraId="20724731" w14:textId="2A55B21C" w:rsidR="00283DCD" w:rsidRDefault="00CC0AED" w:rsidP="000F5857">
      <w:pPr>
        <w:spacing w:after="0" w:line="240" w:lineRule="auto"/>
      </w:pPr>
      <w:r>
        <w:t>We propose Patient Safety Informatics to be the study of patient-safety-related information in healthcare systems. T</w:t>
      </w:r>
      <w:r w:rsidR="00211F45">
        <w:t>his definition is based on a synthesis of the aforementioned literature of patient safety</w:t>
      </w:r>
      <w:r w:rsidR="00283DCD">
        <w:t>, existing literature on safety informatics, and our clinical, professional and academic experience</w:t>
      </w:r>
      <w:r w:rsidR="00083EF7">
        <w:t xml:space="preserve"> (Figure 1)</w:t>
      </w:r>
      <w:r w:rsidR="00283DCD">
        <w:t>.</w:t>
      </w:r>
    </w:p>
    <w:p w14:paraId="718C9AD8" w14:textId="58EBA77A"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33&lt;/sup&gt;","plainTextFormattedCitation":"33","previouslyFormattedCitation":"&lt;sup&gt;33&lt;/sup&gt;"},"properties":{"noteIndex":0},"schema":"https://github.com/citation-style-language/schema/raw/master/csl-citation.json"}</w:instrText>
      </w:r>
      <w:r w:rsidR="00713797">
        <w:rPr>
          <w:vertAlign w:val="superscript"/>
        </w:rPr>
        <w:fldChar w:fldCharType="separate"/>
      </w:r>
      <w:r w:rsidRPr="00283DCD">
        <w:rPr>
          <w:noProof/>
          <w:vertAlign w:val="superscript"/>
        </w:rPr>
        <w:t>33</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BD44BA">
        <w:t xml:space="preserve">a </w:t>
      </w:r>
      <w:r w:rsidR="00713797" w:rsidRPr="00217673">
        <w:t xml:space="preserve">key </w:t>
      </w:r>
      <w:r>
        <w:t xml:space="preserve">component of </w:t>
      </w:r>
      <w:r w:rsidR="00713797" w:rsidRPr="00217673">
        <w:t>system safety</w:t>
      </w:r>
      <w:r>
        <w:t xml:space="preserve"> </w:t>
      </w:r>
      <w:r w:rsidR="00713797" w:rsidRPr="00217673">
        <w:t>and as a reflection of safety culture</w:t>
      </w:r>
      <w:r w:rsidR="00713797">
        <w:t>.</w:t>
      </w:r>
      <w:r w:rsidR="00713797">
        <w:fldChar w:fldCharType="begin" w:fldLock="1"/>
      </w:r>
      <w:r>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34&lt;/sup&gt;","plainTextFormattedCitation":"34","previouslyFormattedCitation":"&lt;sup&gt;34&lt;/sup&gt;"},"properties":{"noteIndex":0},"schema":"https://github.com/citation-style-language/schema/raw/master/csl-citation.json"}</w:instrText>
      </w:r>
      <w:r w:rsidR="00713797">
        <w:fldChar w:fldCharType="separate"/>
      </w:r>
      <w:r w:rsidRPr="00283DCD">
        <w:rPr>
          <w:noProof/>
          <w:vertAlign w:val="superscript"/>
        </w:rPr>
        <w:t>34</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5&lt;/sup&gt;","plainTextFormattedCitation":"35","previouslyFormattedCitation":"&lt;sup&gt;35&lt;/sup&gt;"},"properties":{"noteIndex":0},"schema":"https://github.com/citation-style-language/schema/raw/master/csl-citation.json"}</w:instrText>
      </w:r>
      <w:r w:rsidR="00713797">
        <w:fldChar w:fldCharType="separate"/>
      </w:r>
      <w:r w:rsidRPr="00283DCD">
        <w:rPr>
          <w:noProof/>
          <w:vertAlign w:val="superscript"/>
        </w:rPr>
        <w:t>35</w:t>
      </w:r>
      <w:r w:rsidR="00713797">
        <w:fldChar w:fldCharType="end"/>
      </w:r>
      <w:r w:rsidR="00713797">
        <w:t xml:space="preserve"> For Wang and colleagues</w:t>
      </w:r>
      <w:r>
        <w:t xml:space="preserve"> who proposed this definition</w:t>
      </w:r>
      <w:r w:rsidR="00713797">
        <w:t>, safety information refers to safety-related data that shows systems’ safety state and its changes.</w:t>
      </w:r>
      <w:r w:rsidR="00713797">
        <w:fldChar w:fldCharType="begin" w:fldLock="1"/>
      </w:r>
      <w:r>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6,37&lt;/sup&gt;","plainTextFormattedCitation":"36,37","previouslyFormattedCitation":"&lt;sup&gt;36,37&lt;/sup&gt;"},"properties":{"noteIndex":0},"schema":"https://github.com/citation-style-language/schema/raw/master/csl-citation.json"}</w:instrText>
      </w:r>
      <w:r w:rsidR="00713797">
        <w:fldChar w:fldCharType="separate"/>
      </w:r>
      <w:r w:rsidRPr="00283DCD">
        <w:rPr>
          <w:noProof/>
          <w:vertAlign w:val="superscript"/>
        </w:rPr>
        <w:t>36,37</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14F6A3AC" w:rsidR="00713797" w:rsidRDefault="00283DCD" w:rsidP="000F5857">
      <w:pPr>
        <w:spacing w:after="0" w:line="240" w:lineRule="auto"/>
      </w:pPr>
      <w:r>
        <w:lastRenderedPageBreak/>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540DC2">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8&lt;/sup&gt;","plainTextFormattedCitation":"38","previouslyFormattedCitation":"&lt;sup&gt;38&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8</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w:t>
      </w:r>
      <w:r w:rsidR="00977083">
        <w:t xml:space="preserve">digital </w:t>
      </w:r>
      <w:r w:rsidR="00713797">
        <w:t xml:space="preserve">health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9</w:t>
      </w:r>
      <w:r w:rsidR="00713797">
        <w:fldChar w:fldCharType="end"/>
      </w:r>
    </w:p>
    <w:p w14:paraId="63AE30E4" w14:textId="7F644F80" w:rsidR="00713797" w:rsidRDefault="0031724A" w:rsidP="000F5857">
      <w:pPr>
        <w:spacing w:after="0" w:line="240" w:lineRule="auto"/>
      </w:pPr>
      <w:r>
        <w:t xml:space="preserve">The consideration of healthcare information systems is central to our proposed definition of Patient Safety Informatics. The </w:t>
      </w:r>
      <w:r w:rsidR="00151E77">
        <w:t>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540DC2">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40&lt;/sup&gt;","plainTextFormattedCitation":"40","previouslyFormattedCitation":"&lt;sup&gt;40&lt;/sup&gt;"},"properties":{"noteIndex":0},"schema":"https://github.com/citation-style-language/schema/raw/master/csl-citation.json"}</w:instrText>
      </w:r>
      <w:r w:rsidR="00195399">
        <w:rPr>
          <w:vertAlign w:val="superscript"/>
        </w:rPr>
        <w:fldChar w:fldCharType="separate"/>
      </w:r>
      <w:r w:rsidR="00540DC2" w:rsidRPr="00540DC2">
        <w:rPr>
          <w:noProof/>
          <w:vertAlign w:val="superscript"/>
        </w:rPr>
        <w:t>40</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393EAA" w:rsidRPr="00322A06">
        <w:fldChar w:fldCharType="separate"/>
      </w:r>
      <w:r w:rsidR="00540DC2" w:rsidRPr="00540DC2">
        <w:rPr>
          <w:noProof/>
          <w:vertAlign w:val="superscript"/>
        </w:rPr>
        <w:t>39</w:t>
      </w:r>
      <w:r w:rsidR="00393EAA" w:rsidRPr="00322A06">
        <w:fldChar w:fldCharType="end"/>
      </w:r>
      <w:r w:rsidR="00533E22">
        <w:t xml:space="preserve"> </w:t>
      </w:r>
    </w:p>
    <w:p w14:paraId="5D04B810" w14:textId="77777777" w:rsidR="007761D7" w:rsidRPr="00713797" w:rsidRDefault="007761D7" w:rsidP="000F5857">
      <w:pPr>
        <w:spacing w:after="0" w:line="240" w:lineRule="auto"/>
      </w:pPr>
    </w:p>
    <w:p w14:paraId="3BC4C3AE" w14:textId="5993AFD0" w:rsidR="004E5CE1" w:rsidRDefault="00DB6363" w:rsidP="000F5857">
      <w:pPr>
        <w:spacing w:after="0" w:line="240" w:lineRule="auto"/>
      </w:pPr>
      <w:commentRangeStart w:id="4"/>
      <w:commentRangeStart w:id="5"/>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commentRangeEnd w:id="4"/>
      <w:r w:rsidR="00BD44BA">
        <w:rPr>
          <w:rStyle w:val="CommentReference"/>
        </w:rPr>
        <w:commentReference w:id="4"/>
      </w:r>
      <w:commentRangeEnd w:id="5"/>
      <w:r w:rsidR="005D78B9">
        <w:rPr>
          <w:rStyle w:val="CommentReference"/>
        </w:rPr>
        <w:commentReference w:id="5"/>
      </w:r>
    </w:p>
    <w:p w14:paraId="11CC934F" w14:textId="7FFD2B25" w:rsidR="00713797" w:rsidRDefault="00713797" w:rsidP="000F5857">
      <w:pPr>
        <w:spacing w:after="0" w:line="240" w:lineRule="auto"/>
      </w:pPr>
    </w:p>
    <w:p w14:paraId="2E6D3150" w14:textId="77777777" w:rsidR="00713797" w:rsidRPr="00322A06" w:rsidRDefault="00713797" w:rsidP="000F5857">
      <w:pPr>
        <w:spacing w:after="0" w:line="240" w:lineRule="auto"/>
      </w:pP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39BA7E50" w:rsidR="007B37B8" w:rsidRPr="00F25567" w:rsidRDefault="00AA7D50" w:rsidP="000F5857">
      <w:pPr>
        <w:pStyle w:val="Heading2"/>
        <w:spacing w:before="0" w:line="240" w:lineRule="auto"/>
      </w:pPr>
      <w:r>
        <w:t xml:space="preserve">Challenge 1: </w:t>
      </w:r>
      <w:r w:rsidR="007B37B8" w:rsidRPr="00F25567">
        <w:t xml:space="preserve">Difficulty conceptualising threats to patient </w:t>
      </w:r>
      <w:commentRangeStart w:id="6"/>
      <w:commentRangeStart w:id="7"/>
      <w:commentRangeStart w:id="8"/>
      <w:r w:rsidR="007B37B8" w:rsidRPr="00F25567">
        <w:t>safety</w:t>
      </w:r>
      <w:commentRangeEnd w:id="6"/>
      <w:r w:rsidR="00215BBA">
        <w:rPr>
          <w:rStyle w:val="CommentReference"/>
          <w:rFonts w:asciiTheme="minorHAnsi" w:eastAsiaTheme="minorHAnsi" w:hAnsiTheme="minorHAnsi" w:cstheme="minorBidi"/>
        </w:rPr>
        <w:commentReference w:id="6"/>
      </w:r>
      <w:commentRangeEnd w:id="7"/>
      <w:r w:rsidR="005D78B9">
        <w:rPr>
          <w:rStyle w:val="CommentReference"/>
          <w:rFonts w:asciiTheme="minorHAnsi" w:eastAsiaTheme="minorHAnsi" w:hAnsiTheme="minorHAnsi" w:cstheme="minorBidi"/>
        </w:rPr>
        <w:commentReference w:id="7"/>
      </w:r>
      <w:commentRangeEnd w:id="8"/>
      <w:r w:rsidR="002E170E">
        <w:rPr>
          <w:rStyle w:val="CommentReference"/>
          <w:rFonts w:asciiTheme="minorHAnsi" w:eastAsiaTheme="minorHAnsi" w:hAnsiTheme="minorHAnsi" w:cstheme="minorBidi"/>
        </w:rPr>
        <w:commentReference w:id="8"/>
      </w:r>
    </w:p>
    <w:p w14:paraId="46E976A4" w14:textId="3638BB28"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540DC2">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1</w:t>
      </w:r>
      <w:r w:rsidR="00195399" w:rsidRPr="00777476">
        <w:fldChar w:fldCharType="end"/>
      </w:r>
      <w:r w:rsidR="000A1BAC" w:rsidRPr="00777476">
        <w:t xml:space="preserve"> It </w:t>
      </w:r>
      <w:r w:rsidR="005646F8" w:rsidRPr="00777476">
        <w:t>is challenging</w:t>
      </w:r>
      <w:r w:rsidR="000A1BAC" w:rsidRPr="00777476">
        <w:t xml:space="preserve"> to conceptualise threats to patient safety from </w:t>
      </w:r>
      <w:r w:rsidR="00AC4FD6" w:rsidRPr="00777476">
        <w:t xml:space="preserve">these </w:t>
      </w:r>
      <w:r w:rsidR="000A1BAC" w:rsidRPr="00777476">
        <w:t>non-physical influences</w:t>
      </w:r>
      <w:r w:rsidR="005646F8" w:rsidRPr="00777476">
        <w:t xml:space="preserve"> because it </w:t>
      </w:r>
      <w:r w:rsidR="000A1BAC" w:rsidRPr="00777476">
        <w:t>require</w:t>
      </w:r>
      <w:r w:rsidR="005646F8" w:rsidRPr="00777476">
        <w:t>s</w:t>
      </w:r>
      <w:r w:rsidR="000A1BAC"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r w:rsidR="009A3B2E">
        <w:t xml:space="preserve">  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ity of failures in the system.  Structured s</w:t>
      </w:r>
      <w:r w:rsidR="00BF12B0" w:rsidRPr="00777476">
        <w:t xml:space="preserve">afety cases might be a useful tool to help map the relationship between abstract influences and consequences. Safety cases are structured arguments supported by evidence that are used to justify why a system or a </w:t>
      </w:r>
      <w:r w:rsidR="00BF12B0" w:rsidRPr="00777476">
        <w:lastRenderedPageBreak/>
        <w:t>service i</w:t>
      </w:r>
      <w:r w:rsidR="009A3B2E">
        <w:t>s</w:t>
      </w:r>
      <w:r w:rsidR="00BF12B0" w:rsidRPr="00777476">
        <w:t xml:space="preserve"> acceptably safe within a particular context.</w:t>
      </w:r>
      <w:r w:rsidR="00195399" w:rsidRPr="00777476">
        <w:fldChar w:fldCharType="begin" w:fldLock="1"/>
      </w:r>
      <w:r w:rsidR="00540DC2">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42&lt;/sup&gt;","plainTextFormattedCitation":"42","previouslyFormattedCitation":"&lt;sup&gt;42&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2</w:t>
      </w:r>
      <w:r w:rsidR="00195399" w:rsidRPr="00777476">
        <w:fldChar w:fldCharType="end"/>
      </w:r>
      <w:r w:rsidR="00BF12B0" w:rsidRPr="00777476">
        <w:t xml:space="preserve"> In safety-critical industries</w:t>
      </w:r>
      <w:r w:rsidR="009D222D">
        <w:t xml:space="preserve"> like petrochemical processing and nuclear power,</w:t>
      </w:r>
      <w:r w:rsidR="00BF12B0" w:rsidRPr="00777476">
        <w:t xml:space="preserve"> </w:t>
      </w:r>
      <w:r w:rsidR="009D222D">
        <w:t>safety</w:t>
      </w:r>
      <w:r w:rsidR="00BF12B0" w:rsidRPr="00777476">
        <w:t xml:space="preserve"> cases are an established means by which confidence in the safety of the system is communicated to, and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77083">
        <w:t xml:space="preserve">digital </w:t>
      </w:r>
      <w:r w:rsidR="009D222D">
        <w:t>health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43,44&lt;/sup&gt;","plainTextFormattedCitation":"43,44","previouslyFormattedCitation":"&lt;sup&gt;43,44&lt;/sup&gt;"},"properties":{"noteIndex":0},"schema":"https://github.com/citation-style-language/schema/raw/master/csl-citation.json"}</w:instrText>
      </w:r>
      <w:r w:rsidR="00195399" w:rsidRPr="00777476">
        <w:fldChar w:fldCharType="separate"/>
      </w:r>
      <w:r w:rsidR="00540DC2" w:rsidRPr="00540DC2">
        <w:rPr>
          <w:noProof/>
          <w:vertAlign w:val="superscript"/>
        </w:rPr>
        <w:t>43,44</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540DC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45&lt;/sup&gt;","plainTextFormattedCitation":"45","previouslyFormattedCitation":"&lt;sup&gt;45&lt;/sup&gt;"},"properties":{"noteIndex":0},"schema":"https://github.com/citation-style-language/schema/raw/master/csl-citation.json"}</w:instrText>
      </w:r>
      <w:r w:rsidR="00BF12B0" w:rsidRPr="00777476">
        <w:fldChar w:fldCharType="separate"/>
      </w:r>
      <w:r w:rsidR="00540DC2" w:rsidRPr="00540DC2">
        <w:rPr>
          <w:noProof/>
          <w:vertAlign w:val="superscript"/>
        </w:rPr>
        <w:t>45</w:t>
      </w:r>
      <w:r w:rsidR="00BF12B0" w:rsidRPr="00777476">
        <w:fldChar w:fldCharType="end"/>
      </w:r>
      <w:r w:rsidR="00BF12B0" w:rsidRPr="00777476">
        <w:t>, multi-view</w:t>
      </w:r>
      <w:r w:rsidR="00BF12B0" w:rsidRPr="00777476">
        <w:fldChar w:fldCharType="begin" w:fldLock="1"/>
      </w:r>
      <w:r w:rsidR="00540DC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6&lt;/sup&gt;","plainTextFormattedCitation":"46","previouslyFormattedCitation":"&lt;sup&gt;46&lt;/sup&gt;"},"properties":{"noteIndex":0},"schema":"https://github.com/citation-style-language/schema/raw/master/csl-citation.json"}</w:instrText>
      </w:r>
      <w:r w:rsidR="00BF12B0" w:rsidRPr="00777476">
        <w:fldChar w:fldCharType="separate"/>
      </w:r>
      <w:r w:rsidR="00540DC2" w:rsidRPr="00540DC2">
        <w:rPr>
          <w:noProof/>
          <w:vertAlign w:val="superscript"/>
        </w:rPr>
        <w:t>46</w:t>
      </w:r>
      <w:r w:rsidR="00BF12B0" w:rsidRPr="00777476">
        <w:fldChar w:fldCharType="end"/>
      </w:r>
      <w:r w:rsidR="00BF12B0" w:rsidRPr="00777476">
        <w:t xml:space="preserve"> safety cases for </w:t>
      </w:r>
      <w:r w:rsidR="00977083">
        <w:t xml:space="preserve">digital </w:t>
      </w:r>
      <w:r w:rsidR="009D222D">
        <w:t>health technology</w:t>
      </w:r>
      <w:r w:rsidR="00BF12B0" w:rsidRPr="00777476">
        <w:fldChar w:fldCharType="begin" w:fldLock="1"/>
      </w:r>
      <w:r w:rsidR="00540DC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7,48&lt;/sup&gt;","plainTextFormattedCitation":"47,48","previouslyFormattedCitation":"&lt;sup&gt;47,48&lt;/sup&gt;"},"properties":{"noteIndex":0},"schema":"https://github.com/citation-style-language/schema/raw/master/csl-citation.json"}</w:instrText>
      </w:r>
      <w:r w:rsidR="00BF12B0" w:rsidRPr="00777476">
        <w:fldChar w:fldCharType="separate"/>
      </w:r>
      <w:r w:rsidR="00540DC2" w:rsidRPr="00540DC2">
        <w:rPr>
          <w:noProof/>
          <w:vertAlign w:val="superscript"/>
        </w:rPr>
        <w:t>47,48</w:t>
      </w:r>
      <w:r w:rsidR="00BF12B0" w:rsidRPr="00777476">
        <w:fldChar w:fldCharType="end"/>
      </w:r>
      <w:r w:rsidR="00BF12B0" w:rsidRPr="00777476">
        <w:t xml:space="preserve"> and for healthcare services.</w:t>
      </w:r>
      <w:r w:rsidR="00195399" w:rsidRPr="00777476">
        <w:fldChar w:fldCharType="begin" w:fldLock="1"/>
      </w:r>
      <w:r w:rsidR="00540DC2">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9&lt;/sup&gt;","plainTextFormattedCitation":"49","previouslyFormattedCitation":"&lt;sup&gt;49&lt;/sup&gt;"},"properties":{"noteIndex":0},"schema":"https://github.com/citation-style-language/schema/raw/master/csl-citation.json"}</w:instrText>
      </w:r>
      <w:r w:rsidR="00195399" w:rsidRPr="00777476">
        <w:fldChar w:fldCharType="separate"/>
      </w:r>
      <w:r w:rsidR="00540DC2" w:rsidRPr="00540DC2">
        <w:rPr>
          <w:noProof/>
          <w:vertAlign w:val="superscript"/>
        </w:rPr>
        <w:t>49</w:t>
      </w:r>
      <w:r w:rsidR="00195399" w:rsidRPr="00777476">
        <w:fldChar w:fldCharType="end"/>
      </w:r>
    </w:p>
    <w:p w14:paraId="2E3DCD29" w14:textId="063A50D0" w:rsidR="007B37B8" w:rsidRPr="00F25567" w:rsidRDefault="007B37B8" w:rsidP="000F5857">
      <w:pPr>
        <w:spacing w:after="0" w:line="240" w:lineRule="auto"/>
      </w:pPr>
    </w:p>
    <w:p w14:paraId="169DB9F5" w14:textId="7102DA94" w:rsidR="001352CF" w:rsidRPr="00F25567" w:rsidRDefault="001352CF" w:rsidP="001352CF">
      <w:pPr>
        <w:pStyle w:val="Heading2"/>
        <w:spacing w:before="0" w:line="240" w:lineRule="auto"/>
      </w:pPr>
      <w:r>
        <w:t xml:space="preserve">Challenge </w:t>
      </w:r>
      <w:r w:rsidR="00606DC1">
        <w:t>2</w:t>
      </w:r>
      <w:r>
        <w:t xml:space="preserve">: </w:t>
      </w:r>
      <w:r w:rsidRPr="00F25567">
        <w:t>Trustin</w:t>
      </w:r>
      <w:r w:rsidR="002F5F44">
        <w:t>g</w:t>
      </w:r>
      <w:r w:rsidRPr="00F25567">
        <w:t xml:space="preserve"> opaque and complex systems</w:t>
      </w:r>
    </w:p>
    <w:p w14:paraId="0D079FBE" w14:textId="510E10DE" w:rsidR="001D0A3A" w:rsidRDefault="001352CF" w:rsidP="00377954">
      <w:pPr>
        <w:spacing w:after="0" w:line="240" w:lineRule="auto"/>
      </w:pPr>
      <w:r>
        <w:t>T</w:t>
      </w:r>
      <w:r w:rsidRPr="00777476">
        <w:t xml:space="preserve">rust </w:t>
      </w:r>
      <w:r w:rsidR="00337F12">
        <w:t>is integral to</w:t>
      </w:r>
      <w:r w:rsidRPr="00777476">
        <w:t xml:space="preserve"> patient care</w:t>
      </w:r>
      <w:r w:rsidRPr="00777476">
        <w:fldChar w:fldCharType="begin" w:fldLock="1"/>
      </w:r>
      <w: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50,51&lt;/sup&gt;","plainTextFormattedCitation":"50,51","previouslyFormattedCitation":"&lt;sup&gt;50,51&lt;/sup&gt;"},"properties":{"noteIndex":0},"schema":"https://github.com/citation-style-language/schema/raw/master/csl-citation.json"}</w:instrText>
      </w:r>
      <w:r w:rsidRPr="00777476">
        <w:rPr>
          <w:vertAlign w:val="superscript"/>
        </w:rPr>
        <w:fldChar w:fldCharType="separate"/>
      </w:r>
      <w:r w:rsidRPr="001352CF">
        <w:rPr>
          <w:noProof/>
          <w:vertAlign w:val="superscript"/>
        </w:rPr>
        <w:t>50,51</w:t>
      </w:r>
      <w:r w:rsidRPr="00777476">
        <w:fldChar w:fldCharType="end"/>
      </w:r>
      <w:r w:rsidRPr="00777476">
        <w:t xml:space="preserve"> but it is threatened by the way that digitisation and complexification of health</w:t>
      </w:r>
      <w:r w:rsidR="00337F12">
        <w:t>care technology</w:t>
      </w:r>
      <w:r w:rsidRPr="00777476">
        <w:t xml:space="preserve"> </w:t>
      </w:r>
      <w:r w:rsidR="001D0A3A">
        <w:t>reduc</w:t>
      </w:r>
      <w:r w:rsidR="002F5F44">
        <w:t>e</w:t>
      </w:r>
      <w:r w:rsidR="001D0A3A">
        <w:t xml:space="preserve"> intimacy,</w:t>
      </w:r>
      <w:r w:rsidR="002F5F44">
        <w:t xml:space="preserve"> and</w:t>
      </w:r>
      <w:r w:rsidR="001D0A3A">
        <w:t xml:space="preserve"> </w:t>
      </w:r>
      <w:r w:rsidR="002F5F44">
        <w:t>increase</w:t>
      </w:r>
      <w:r w:rsidR="00065603">
        <w:t xml:space="preserve"> </w:t>
      </w:r>
      <w:r w:rsidR="001D0A3A">
        <w:t>competing incentives</w:t>
      </w:r>
      <w:r w:rsidR="002F5F44">
        <w:t xml:space="preserve"> and ‘</w:t>
      </w:r>
      <w:r w:rsidR="001D0A3A">
        <w:t>safety theatre</w:t>
      </w:r>
      <w:r w:rsidR="002F5F44">
        <w:t>’</w:t>
      </w:r>
      <w:r w:rsidR="001D0A3A">
        <w:t>.</w:t>
      </w:r>
    </w:p>
    <w:p w14:paraId="72380810" w14:textId="65285B06" w:rsidR="001F3F5B" w:rsidRDefault="002F5F44" w:rsidP="000E12D1">
      <w:pPr>
        <w:spacing w:after="0" w:line="240" w:lineRule="auto"/>
      </w:pPr>
      <w:r>
        <w:t>T</w:t>
      </w:r>
      <w:r w:rsidR="00A53AD6">
        <w:t xml:space="preserve">rust </w:t>
      </w:r>
      <w:r w:rsidR="001352CF" w:rsidRPr="00777476">
        <w:t xml:space="preserve">is partly a function of inter-personal </w:t>
      </w:r>
      <w:r w:rsidR="00E10B43">
        <w:t xml:space="preserve">behaviours between patients, healthcare professionals, and </w:t>
      </w:r>
      <w:r w:rsidR="00977083">
        <w:t xml:space="preserve">digital </w:t>
      </w:r>
      <w:r w:rsidR="00E10B43">
        <w:t>health technology developers.</w:t>
      </w:r>
      <w:r w:rsidR="001352CF" w:rsidRPr="00777476">
        <w:fldChar w:fldCharType="begin" w:fldLock="1"/>
      </w:r>
      <w:r w:rsidR="001352CF">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52&lt;/sup&gt;","plainTextFormattedCitation":"52","previouslyFormattedCitation":"&lt;sup&gt;52&lt;/sup&gt;"},"properties":{"noteIndex":0},"schema":"https://github.com/citation-style-language/schema/raw/master/csl-citation.json"}</w:instrText>
      </w:r>
      <w:r w:rsidR="001352CF" w:rsidRPr="00777476">
        <w:fldChar w:fldCharType="separate"/>
      </w:r>
      <w:r w:rsidR="001352CF" w:rsidRPr="001352CF">
        <w:rPr>
          <w:noProof/>
          <w:vertAlign w:val="superscript"/>
        </w:rPr>
        <w:t>52</w:t>
      </w:r>
      <w:r w:rsidR="001352CF" w:rsidRPr="00777476">
        <w:fldChar w:fldCharType="end"/>
      </w:r>
      <w:r w:rsidR="00A53AD6">
        <w:t xml:space="preserve"> Unlike intermediary technologies that facilitate inter-personal interactions (e.g. telephone appointments and online booking systems), other technologies like risk assessment algorithms</w:t>
      </w:r>
      <w:r w:rsidR="00A53AD6">
        <w:fldChar w:fldCharType="begin" w:fldLock="1"/>
      </w:r>
      <w:r w:rsidR="00377954">
        <w:instrText>ADDIN CSL_CITATION {"citationItems":[{"id":"ITEM-1","itemData":{"DOI":"10.1038/bjc.2015.409","ISBN":"0007-0920","ISSN":"15321827","PMID":"26633558","abstract":"Numerous risk tools are now available, which predict either current or future risk of a cancer diagnosis. In theory, these tools have the potential to improve patient outcomes through enhancing the consistency and quality of clinical decision-making, facilitating equitable and cost-effective distribution of finite resources such as screening tests or preventive interventions, and encouraging behaviour change. These potential uses have been recognised by the National Cancer Institute as an 'area of extraordinary opportunity' and an increasing number of risk prediction models continue to be developed. The data on predictive utility (discrimination and calibration) of these models suggest that some have potential for clinical application; however, the focus on implementation and impact is much more recent and there remains considerable uncertainty about their clinical utility and how to implement them in order to maximise benefits and minimise harms such as over-medicalisation, anxiety and false reassurance. If the potential benefits of risk prediction models are to be realised in clinical practice, further validation of the underlying risk models and research to assess the acceptability, clinical impact and economic implications of incorporating them in practice are needed.","author":[{"dropping-particle":"","family":"Usher-Smith","given":"Juliet A.","non-dropping-particle":"","parse-names":false,"suffix":""},{"dropping-particle":"","family":"Emery","given":"Jon D.","non-dropping-particle":"","parse-names":false,"suffix":""},{"dropping-particle":"","family":"Hamilton","given":"William T.","non-dropping-particle":"","parse-names":false,"suffix":""},{"dropping-particle":"","family":"Griffin","given":"Simon J.","non-dropping-particle":"","parse-names":false,"suffix":""},{"dropping-particle":"","family":"Walter","given":"Fiona M.","non-dropping-particle":"","parse-names":false,"suffix":""}],"container-title":"British Journal of Cancer","id":"ITEM-1","issue":"12","issued":{"date-parts":[["2015"]]},"page":"1645-1650","publisher":"Nature Publishing Group","title":"Risk prediction tools for cancer in primary care","type":"article-journal","volume":"113"},"uris":["http://www.mendeley.com/documents/?uuid=7cbc5fb3-044d-41b3-aa64-736479f1028d"]}],"mendeley":{"formattedCitation":"&lt;sup&gt;53&lt;/sup&gt;","plainTextFormattedCitation":"53","previouslyFormattedCitation":"&lt;sup&gt;53&lt;/sup&gt;"},"properties":{"noteIndex":0},"schema":"https://github.com/citation-style-language/schema/raw/master/csl-citation.json"}</w:instrText>
      </w:r>
      <w:r w:rsidR="00A53AD6">
        <w:fldChar w:fldCharType="separate"/>
      </w:r>
      <w:r w:rsidR="00A53AD6" w:rsidRPr="00A53AD6">
        <w:rPr>
          <w:noProof/>
          <w:vertAlign w:val="superscript"/>
        </w:rPr>
        <w:t>53</w:t>
      </w:r>
      <w:r w:rsidR="00A53AD6">
        <w:fldChar w:fldCharType="end"/>
      </w:r>
      <w:r w:rsidR="00A53AD6">
        <w:t xml:space="preserve"> or </w:t>
      </w:r>
      <w:r w:rsidR="000E12D1">
        <w:t>web-based treatment-</w:t>
      </w:r>
      <w:r w:rsidR="00A53AD6">
        <w:t>options apps</w:t>
      </w:r>
      <w:r w:rsidR="00A53AD6">
        <w:fldChar w:fldCharType="begin" w:fldLock="1"/>
      </w:r>
      <w:r w:rsidR="00377954">
        <w:instrText>ADDIN CSL_CITATION {"citationItems":[{"id":"ITEM-1","itemData":{"DOI":"10.1177/0272989X09360371","ISSN":"0272989X","PMID":"20160070","abstract":"The decision aid called \"Adjuvant Online\" (Adjuvant! for short) helps breast cancer patients make treatment decisions by providing numerical estimates of treatment efficacy (e.g., 10-y relapse or survival). Studies exploring how patients' numeracy interacts with the estimates provided by Adjuvant! are lacking. Pooling across 2 studies totaling 105 women with estrogen receptor-positive, early-stage breast cancer, the authors explored patients' treatment expectations, perceived benefit from treatments, and confidence of personal benefit from treatments. Patients who were more numerate were more likely to provide estimates of cancer-free survival that matched the estimates provided by Adjuvant! for each treatment option compared with patients with lower numeracy (odds ratios of 1.6 to 2.4). As estimates of treatment efficacy provided by Adjuvant! increased, so did patients' estimates of cancer-free survival (0.37 &gt; rs &gt; 0.48) and their perceptions of treatment benefit from hormonal therapy (rs = 0.28) and combined therapy (rs = 0.27). These relationships were significantly more pronounced for those with higher numeracy, especially for perceived benefit of combined therapy. Results suggest that numeracy influences a patient's ability to interpret numerical estimates of treatment efficacy from decision aids such as Adjuvant!.","author":[{"dropping-particle":"","family":"Lipkus","given":"Isaac M.","non-dropping-particle":"","parse-names":false,"suffix":""},{"dropping-particle":"","family":"Peters","given":"Ellen","non-dropping-particle":"","parse-names":false,"suffix":""},{"dropping-particle":"","family":"Kimmick","given":"Gretchen","non-dropping-particle":"","parse-names":false,"suffix":""},{"dropping-particle":"","family":"Liotcheva","given":"Vlayka","non-dropping-particle":"","parse-names":false,"suffix":""},{"dropping-particle":"","family":"Marcom","given":"Paul","non-dropping-particle":"","parse-names":false,"suffix":""}],"container-title":"Medical Decision Making","id":"ITEM-1","issue":"4","issued":{"date-parts":[["2010"]]},"page":"464-473","title":"Breast cancer patients' treatment expectations after exposure to the decision aid program adjuvant online: The influence of numeracy","type":"article-journal","volume":"30"},"uris":["http://www.mendeley.com/documents/?uuid=ed98f2e4-d133-493f-a3e3-e9eefc5e94b5"]}],"mendeley":{"formattedCitation":"&lt;sup&gt;54&lt;/sup&gt;","plainTextFormattedCitation":"54","previouslyFormattedCitation":"&lt;sup&gt;54&lt;/sup&gt;"},"properties":{"noteIndex":0},"schema":"https://github.com/citation-style-language/schema/raw/master/csl-citation.json"}</w:instrText>
      </w:r>
      <w:r w:rsidR="00A53AD6">
        <w:fldChar w:fldCharType="separate"/>
      </w:r>
      <w:r w:rsidR="00A53AD6" w:rsidRPr="00A53AD6">
        <w:rPr>
          <w:noProof/>
          <w:vertAlign w:val="superscript"/>
        </w:rPr>
        <w:t>54</w:t>
      </w:r>
      <w:r w:rsidR="00A53AD6">
        <w:fldChar w:fldCharType="end"/>
      </w:r>
      <w:r w:rsidR="00A53AD6">
        <w:t xml:space="preserve"> complicate the person-to-person relationship synonymous with quality care.</w:t>
      </w:r>
      <w:r w:rsidR="000E12D1">
        <w:t xml:space="preserve"> The complication arises from providing alternative sources of information, the provenance and quality</w:t>
      </w:r>
      <w:r w:rsidR="000E12D1" w:rsidRPr="000E12D1">
        <w:t xml:space="preserve"> </w:t>
      </w:r>
      <w:r w:rsidR="000E12D1">
        <w:t>of which might not be known by patient nor healthcare professional.</w:t>
      </w:r>
      <w:r w:rsidR="001F3F5B" w:rsidRPr="001F3F5B">
        <w:t xml:space="preserve"> </w:t>
      </w:r>
      <w:r w:rsidR="001F3F5B">
        <w:t>P</w:t>
      </w:r>
      <w:r w:rsidR="001F3F5B" w:rsidRPr="00777476">
        <w:t xml:space="preserve">atients’ safety </w:t>
      </w:r>
      <w:r w:rsidR="001F3F5B">
        <w:t>can be</w:t>
      </w:r>
      <w:r w:rsidR="001F3F5B" w:rsidRPr="00777476">
        <w:t xml:space="preserve"> threat</w:t>
      </w:r>
      <w:r w:rsidR="001F3F5B">
        <w:t>ened</w:t>
      </w:r>
      <w:r w:rsidR="001F3F5B" w:rsidRPr="00777476">
        <w:t xml:space="preserve"> </w:t>
      </w:r>
      <w:r w:rsidR="001F3F5B">
        <w:t xml:space="preserve">by </w:t>
      </w:r>
      <w:r w:rsidR="001F3F5B" w:rsidRPr="00777476">
        <w:t>misinformation and disinformation f</w:t>
      </w:r>
      <w:r w:rsidR="001F3F5B">
        <w:t xml:space="preserve">rom more-easily accessible and </w:t>
      </w:r>
      <w:r w:rsidR="001F3F5B" w:rsidRPr="00777476">
        <w:t>familiar</w:t>
      </w:r>
      <w:r w:rsidR="001F3F5B">
        <w:t xml:space="preserve"> sources</w:t>
      </w:r>
      <w:r w:rsidR="001F3F5B" w:rsidRPr="00777476">
        <w:t>.</w:t>
      </w:r>
      <w:r w:rsidR="001F3F5B" w:rsidRPr="00777476">
        <w:fldChar w:fldCharType="begin" w:fldLock="1"/>
      </w:r>
      <w:r w:rsidR="001F3F5B">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55&lt;/sup&gt;","plainTextFormattedCitation":"55","previouslyFormattedCitation":"&lt;sup&gt;55&lt;/sup&gt;"},"properties":{"noteIndex":0},"schema":"https://github.com/citation-style-language/schema/raw/master/csl-citation.json"}</w:instrText>
      </w:r>
      <w:r w:rsidR="001F3F5B" w:rsidRPr="00777476">
        <w:rPr>
          <w:vertAlign w:val="superscript"/>
        </w:rPr>
        <w:fldChar w:fldCharType="separate"/>
      </w:r>
      <w:r w:rsidR="001F3F5B" w:rsidRPr="00377954">
        <w:rPr>
          <w:noProof/>
          <w:vertAlign w:val="superscript"/>
        </w:rPr>
        <w:t>55</w:t>
      </w:r>
      <w:r w:rsidR="001F3F5B" w:rsidRPr="00777476">
        <w:fldChar w:fldCharType="end"/>
      </w:r>
    </w:p>
    <w:p w14:paraId="7A24C3EE" w14:textId="73BC3899" w:rsidR="002F5F44" w:rsidRDefault="001F3F5B" w:rsidP="000E12D1">
      <w:pPr>
        <w:spacing w:after="0" w:line="240" w:lineRule="auto"/>
      </w:pPr>
      <w:r>
        <w:t>There is an asymmetry of information between patient and healthcare professional that requires the patient to trust that the healthcare professional has the right knowledge and will apply it in the patient’s interest.</w:t>
      </w:r>
      <w:r>
        <w:fldChar w:fldCharType="begin" w:fldLock="1"/>
      </w:r>
      <w:r>
        <w:instrText>ADDIN CSL_CITATION {"citationItems":[{"id":"ITEM-1","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1","issue":"3","issued":{"date-parts":[["2003"]]},"page":"235-239","title":"Risk, trust and health","type":"article-journal","volume":"5"},"uris":["http://www.mendeley.com/documents/?uuid=bbc34b74-f0bc-4c81-8cf2-0cd467fd3d44"]}],"mendeley":{"formattedCitation":"&lt;sup&gt;57&lt;/sup&gt;","plainTextFormattedCitation":"57","previouslyFormattedCitation":"&lt;sup&gt;57&lt;/sup&gt;"},"properties":{"noteIndex":0},"schema":"https://github.com/citation-style-language/schema/raw/master/csl-citation.json"}</w:instrText>
      </w:r>
      <w:r>
        <w:fldChar w:fldCharType="separate"/>
      </w:r>
      <w:r w:rsidRPr="00377954">
        <w:rPr>
          <w:noProof/>
          <w:vertAlign w:val="superscript"/>
        </w:rPr>
        <w:t>57</w:t>
      </w:r>
      <w:r>
        <w:fldChar w:fldCharType="end"/>
      </w:r>
      <w:r>
        <w:t xml:space="preserve"> This trust might also be jeopardised by perceptions of gatekeeping and competing incentives</w:t>
      </w:r>
      <w:r w:rsidRPr="00777476">
        <w:fldChar w:fldCharType="begin" w:fldLock="1"/>
      </w:r>
      <w:r>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mendeley":{"formattedCitation":"&lt;sup&gt;56&lt;/sup&gt;","plainTextFormattedCitation":"56","previouslyFormattedCitation":"&lt;sup&gt;56&lt;/sup&gt;"},"properties":{"noteIndex":0},"schema":"https://github.com/citation-style-language/schema/raw/master/csl-citation.json"}</w:instrText>
      </w:r>
      <w:r w:rsidRPr="00777476">
        <w:fldChar w:fldCharType="separate"/>
      </w:r>
      <w:r w:rsidRPr="00377954">
        <w:rPr>
          <w:noProof/>
          <w:vertAlign w:val="superscript"/>
        </w:rPr>
        <w:t>56</w:t>
      </w:r>
      <w:r w:rsidRPr="00777476">
        <w:fldChar w:fldCharType="end"/>
      </w:r>
      <w:r>
        <w:t xml:space="preserve"> when healthcare professionals form additional relationships with digital health developers – a finding also seen with respect to relationships with the</w:t>
      </w:r>
      <w:r w:rsidR="002F5F44">
        <w:t xml:space="preserve"> pharmaceutical industry</w:t>
      </w:r>
      <w:r>
        <w:t>.</w:t>
      </w:r>
      <w:r w:rsidR="002F5F44">
        <w:fldChar w:fldCharType="begin" w:fldLock="1"/>
      </w:r>
      <w:r w:rsidR="002F5F44">
        <w:instrText>ADDIN CSL_CITATION {"citationItems":[{"id":"ITEM-1","itemData":{"DOI":"10.1007/s11606-017-4122-y","ISSN":"15251497","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https://clinicaltrials.gov/ct2/show/NCT02179632).","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1","issue":"11","issued":{"date-parts":[["2017"]]},"page":"1186-1192","publisher":"Journal of General Internal Medicine","title":"The Effects of Public Disclosure of Industry Payments to Physicians on Patient Trust: A Randomized Experiment","type":"article-journal","volume":"32"},"uris":["http://www.mendeley.com/documents/?uuid=6cbe8049-46ce-4be7-ae8e-f42684f5f152"]}],"mendeley":{"formattedCitation":"&lt;sup&gt;58&lt;/sup&gt;","plainTextFormattedCitation":"58","previouslyFormattedCitation":"&lt;sup&gt;58&lt;/sup&gt;"},"properties":{"noteIndex":0},"schema":"https://github.com/citation-style-language/schema/raw/master/csl-citation.json"}</w:instrText>
      </w:r>
      <w:r w:rsidR="002F5F44">
        <w:fldChar w:fldCharType="separate"/>
      </w:r>
      <w:r w:rsidR="002F5F44" w:rsidRPr="00BA4F35">
        <w:rPr>
          <w:noProof/>
          <w:vertAlign w:val="superscript"/>
        </w:rPr>
        <w:t>58</w:t>
      </w:r>
      <w:r w:rsidR="002F5F44">
        <w:fldChar w:fldCharType="end"/>
      </w:r>
    </w:p>
    <w:p w14:paraId="100597A6" w14:textId="443A9544" w:rsidR="001352CF" w:rsidRDefault="002F5F44" w:rsidP="001352CF">
      <w:pPr>
        <w:spacing w:after="0" w:line="240" w:lineRule="auto"/>
      </w:pPr>
      <w:r>
        <w:t>W</w:t>
      </w:r>
      <w:r w:rsidR="001352CF" w:rsidRPr="00777476">
        <w:t>ith public wariness of technology like artificial intelligence</w:t>
      </w:r>
      <w:r w:rsidR="001352CF"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001352CF" w:rsidRPr="00777476">
        <w:fldChar w:fldCharType="separate"/>
      </w:r>
      <w:r w:rsidR="00BA4F35" w:rsidRPr="00BA4F35">
        <w:rPr>
          <w:noProof/>
          <w:vertAlign w:val="superscript"/>
        </w:rPr>
        <w:t>59</w:t>
      </w:r>
      <w:r w:rsidR="001352CF" w:rsidRPr="00777476">
        <w:fldChar w:fldCharType="end"/>
      </w:r>
      <w:r w:rsidR="001352CF" w:rsidRPr="00777476">
        <w:t xml:space="preserve">, developers of digital health are incentivised to promote their products persuasively with, for example, </w:t>
      </w:r>
      <w:r w:rsidR="001352CF">
        <w:t xml:space="preserve">focus on </w:t>
      </w:r>
      <w:r w:rsidR="001352CF" w:rsidRPr="00777476">
        <w:t>short</w:t>
      </w:r>
      <w:r w:rsidR="001D0A3A">
        <w:t>-</w:t>
      </w:r>
      <w:r w:rsidR="001352CF" w:rsidRPr="00777476">
        <w:t xml:space="preserve"> rather than long-term benefits.</w:t>
      </w:r>
      <w:r w:rsidR="001352CF" w:rsidRPr="00777476">
        <w:fldChar w:fldCharType="begin" w:fldLock="1"/>
      </w:r>
      <w:r w:rsidR="001352CF">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352CF" w:rsidRPr="00777476">
        <w:fldChar w:fldCharType="separate"/>
      </w:r>
      <w:r w:rsidR="001352CF" w:rsidRPr="00540DC2">
        <w:rPr>
          <w:noProof/>
          <w:vertAlign w:val="superscript"/>
        </w:rPr>
        <w:t>41</w:t>
      </w:r>
      <w:r w:rsidR="001352CF" w:rsidRPr="00777476">
        <w:fldChar w:fldCharType="end"/>
      </w:r>
      <w:r w:rsidR="00377954">
        <w:t xml:space="preserve"> This can result in ‘safety/security theatre’, which </w:t>
      </w:r>
      <w:r w:rsidR="00377954" w:rsidRPr="00777476">
        <w:t>describes deliberate safety-relat</w:t>
      </w:r>
      <w:r w:rsidR="001D0A3A">
        <w:t xml:space="preserve">ed activities intended to provoke </w:t>
      </w:r>
      <w:r w:rsidR="00377954" w:rsidRPr="00777476">
        <w:t>feelings of improved safety regardless of whether they actually influence safety.</w:t>
      </w:r>
      <w:r w:rsidR="00377954" w:rsidRPr="00777476">
        <w:fldChar w:fldCharType="begin" w:fldLock="1"/>
      </w:r>
      <w:r w:rsidR="00377954">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60&lt;/sup&gt;","plainTextFormattedCitation":"60","previouslyFormattedCitation":"&lt;sup&gt;60&lt;/sup&gt;"},"properties":{"noteIndex":0},"schema":"https://github.com/citation-style-language/schema/raw/master/csl-citation.json"}</w:instrText>
      </w:r>
      <w:r w:rsidR="00377954" w:rsidRPr="00777476">
        <w:fldChar w:fldCharType="separate"/>
      </w:r>
      <w:r w:rsidR="00377954" w:rsidRPr="00A53AD6">
        <w:rPr>
          <w:noProof/>
          <w:vertAlign w:val="superscript"/>
        </w:rPr>
        <w:t>60</w:t>
      </w:r>
      <w:r w:rsidR="00377954" w:rsidRPr="00777476">
        <w:fldChar w:fldCharType="end"/>
      </w:r>
      <w:r w:rsidR="00377954">
        <w:t xml:space="preserve"> </w:t>
      </w:r>
      <w:r w:rsidR="001352CF" w:rsidRPr="00777476">
        <w:t xml:space="preserve">Patients’ safety is threatened directly by </w:t>
      </w:r>
      <w:r w:rsidR="00337F12">
        <w:t xml:space="preserve">the </w:t>
      </w:r>
      <w:r w:rsidR="001352CF" w:rsidRPr="00777476">
        <w:t>misdirection of attention and indirectly from allocation of limited resources to support the distraction.</w:t>
      </w:r>
      <w:r w:rsidR="00377954">
        <w:t xml:space="preserve"> This risk is in addition to the </w:t>
      </w:r>
      <w:r w:rsidR="00377954" w:rsidRPr="00777476">
        <w:t xml:space="preserve">illusion of patient safety </w:t>
      </w:r>
      <w:r w:rsidR="00690D76">
        <w:t>assumed</w:t>
      </w:r>
      <w:r w:rsidR="00377954" w:rsidRPr="00777476">
        <w:t xml:space="preserve"> from ignorance or lack of </w:t>
      </w:r>
      <w:r w:rsidR="00377954">
        <w:t>engagement with what patients perceive as inaccessibly complex technology and systems.</w:t>
      </w:r>
      <w:r w:rsidR="00377954" w:rsidRPr="00777476">
        <w:fldChar w:fldCharType="begin" w:fldLock="1"/>
      </w:r>
      <w:r w:rsidR="00300F75">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1,62&lt;/sup&gt;","plainTextFormattedCitation":"61,62","previouslyFormattedCitation":"&lt;sup&gt;61,62&lt;/sup&gt;"},"properties":{"noteIndex":0},"schema":"https://github.com/citation-style-language/schema/raw/master/csl-citation.json"}</w:instrText>
      </w:r>
      <w:r w:rsidR="00377954" w:rsidRPr="00777476">
        <w:rPr>
          <w:vertAlign w:val="superscript"/>
        </w:rPr>
        <w:fldChar w:fldCharType="separate"/>
      </w:r>
      <w:r w:rsidR="00BA4F35" w:rsidRPr="00BA4F35">
        <w:rPr>
          <w:noProof/>
          <w:vertAlign w:val="superscript"/>
        </w:rPr>
        <w:t>61,62</w:t>
      </w:r>
      <w:r w:rsidR="00377954" w:rsidRPr="00777476">
        <w:fldChar w:fldCharType="end"/>
      </w:r>
    </w:p>
    <w:p w14:paraId="4197627E" w14:textId="4746B0B2" w:rsidR="001352CF" w:rsidRPr="00F25567" w:rsidRDefault="001352CF" w:rsidP="001352CF">
      <w:pPr>
        <w:spacing w:after="0" w:line="240" w:lineRule="auto"/>
        <w:rPr>
          <w:shd w:val="clear" w:color="auto" w:fill="5B9BD5" w:themeFill="accent1"/>
        </w:rPr>
      </w:pPr>
      <w:r w:rsidRPr="00777476">
        <w:t>We suggest that a socio-technical perspective will help all stakeholders in healthcare to acknowledge the systemic nature of digital health systems. Such a perspective can support an awareness and transparency as a foundation of trust</w:t>
      </w:r>
      <w:r w:rsidRPr="00777476">
        <w:fldChar w:fldCharType="begin" w:fldLock="1"/>
      </w:r>
      <w:r w:rsidR="00300F75">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63&lt;/sup&gt;","plainTextFormattedCitation":"63","previouslyFormattedCitation":"&lt;sup&gt;63&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3</w:t>
      </w:r>
      <w:r w:rsidRPr="00777476">
        <w:fldChar w:fldCharType="end"/>
      </w:r>
      <w:r w:rsidRPr="00777476">
        <w:t>, in line with the Transparency for Trust initiative.</w:t>
      </w:r>
      <w:r w:rsidRPr="00777476">
        <w:fldChar w:fldCharType="begin" w:fldLock="1"/>
      </w:r>
      <w:r w:rsidR="00300F75">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BA4F35" w:rsidRPr="00BA4F35">
        <w:rPr>
          <w:noProof/>
          <w:vertAlign w:val="superscript"/>
        </w:rPr>
        <w:t>64</w:t>
      </w:r>
      <w:r w:rsidRPr="00777476">
        <w:fldChar w:fldCharType="end"/>
      </w:r>
      <w:r w:rsidRPr="00777476">
        <w:t xml:space="preserve"> Socio-technical models like the Systems Engineering Initiative for Patient Safety</w:t>
      </w:r>
      <w:commentRangeStart w:id="9"/>
      <w:r w:rsidRPr="00777476">
        <w:fldChar w:fldCharType="begin" w:fldLock="1"/>
      </w:r>
      <w:r w:rsidR="00300F7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65,66&lt;/sup&gt;","plainTextFormattedCitation":"65,66","previouslyFormattedCitation":"&lt;sup&gt;65,66&lt;/sup&gt;"},"properties":{"noteIndex":0},"schema":"https://github.com/citation-style-language/schema/raw/master/csl-citation.json"}</w:instrText>
      </w:r>
      <w:r w:rsidRPr="00777476">
        <w:fldChar w:fldCharType="separate"/>
      </w:r>
      <w:r w:rsidR="00BA4F35" w:rsidRPr="00BA4F35">
        <w:rPr>
          <w:noProof/>
          <w:vertAlign w:val="superscript"/>
        </w:rPr>
        <w:t>65,66</w:t>
      </w:r>
      <w:r w:rsidRPr="00777476">
        <w:fldChar w:fldCharType="end"/>
      </w:r>
      <w:commentRangeEnd w:id="9"/>
      <w:r w:rsidR="00D12FCC">
        <w:rPr>
          <w:rStyle w:val="CommentReference"/>
        </w:rPr>
        <w:commentReference w:id="9"/>
      </w:r>
      <w:r w:rsidRPr="00777476">
        <w:t xml:space="preserve"> relate the components of healthcare systems, which also map to the determinants of trusting relationships with technology</w:t>
      </w:r>
      <w:r>
        <w:t xml:space="preserve"> (cf. figure 2 in </w:t>
      </w:r>
      <w:r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Pr="00777476">
        <w:fldChar w:fldCharType="separate"/>
      </w:r>
      <w:r w:rsidR="00BA4F35" w:rsidRPr="00BA4F35">
        <w:rPr>
          <w:noProof/>
          <w:vertAlign w:val="superscript"/>
        </w:rPr>
        <w:t>59</w:t>
      </w:r>
      <w:r w:rsidRPr="00777476">
        <w:fldChar w:fldCharType="end"/>
      </w:r>
      <w:r>
        <w:t>)</w:t>
      </w:r>
      <w:r w:rsidRPr="00777476">
        <w:t>.</w:t>
      </w:r>
    </w:p>
    <w:p w14:paraId="67AA5589" w14:textId="4E2434F6" w:rsidR="001352CF" w:rsidRPr="00F25567" w:rsidRDefault="001352CF" w:rsidP="001352CF">
      <w:pPr>
        <w:spacing w:after="0" w:line="240" w:lineRule="auto"/>
      </w:pPr>
      <w:r w:rsidRPr="00777476">
        <w:t xml:space="preserve">Practically, developers and vendors of emerging </w:t>
      </w:r>
      <w:r w:rsidR="00977083">
        <w:t>digital h</w:t>
      </w:r>
      <w:r w:rsidRPr="00777476">
        <w:t xml:space="preserve">ealth technologies could consider supplier declarations of conformity to industry </w:t>
      </w:r>
      <w:r w:rsidR="002F5F44">
        <w:t xml:space="preserve">standards, </w:t>
      </w:r>
      <w:r w:rsidRPr="00777476">
        <w:t>and ‘FactSheets’</w:t>
      </w:r>
      <w:r w:rsidR="002F5F44">
        <w:t xml:space="preserve"> </w:t>
      </w:r>
      <w:r w:rsidR="002F5F44" w:rsidRPr="00777476">
        <w:t>co-developed</w:t>
      </w:r>
      <w:r w:rsidR="002F5F44">
        <w:t xml:space="preserve"> with user communities</w:t>
      </w:r>
      <w:r w:rsidRPr="00777476">
        <w:t>.</w:t>
      </w:r>
      <w:r w:rsidRPr="00777476">
        <w:fldChar w:fldCharType="begin" w:fldLock="1"/>
      </w:r>
      <w:r w:rsidR="00300F75">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67&lt;/sup&gt;","plainTextFormattedCitation":"67","previouslyFormattedCitation":"&lt;sup&gt;67&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7</w:t>
      </w:r>
      <w:r w:rsidRPr="00777476">
        <w:fldChar w:fldCharType="end"/>
      </w:r>
      <w:r w:rsidRPr="00777476">
        <w:t xml:space="preserve"> Such approach</w:t>
      </w:r>
      <w:r w:rsidR="002F5F44">
        <w:t>es</w:t>
      </w:r>
      <w:r w:rsidRPr="00777476">
        <w:t xml:space="preserve"> contribute to proactive, community-led regulation of digital health</w:t>
      </w:r>
      <w:r w:rsidR="002F5F44">
        <w:t xml:space="preserve"> to facilitate transparency and understanding</w:t>
      </w:r>
      <w:r w:rsidRPr="00777476">
        <w:t>.</w:t>
      </w:r>
    </w:p>
    <w:p w14:paraId="0CA059D7" w14:textId="77777777" w:rsidR="001352CF" w:rsidRDefault="001352CF" w:rsidP="001352CF">
      <w:pPr>
        <w:spacing w:after="0" w:line="240" w:lineRule="auto"/>
      </w:pPr>
    </w:p>
    <w:p w14:paraId="063AF99B" w14:textId="3EC780E6" w:rsidR="007B37B8" w:rsidRPr="00F25567" w:rsidRDefault="00AA7D50" w:rsidP="000F5857">
      <w:pPr>
        <w:pStyle w:val="Heading2"/>
        <w:spacing w:before="0" w:line="240" w:lineRule="auto"/>
      </w:pPr>
      <w:r>
        <w:lastRenderedPageBreak/>
        <w:t xml:space="preserve">Challenge </w:t>
      </w:r>
      <w:r w:rsidR="00606DC1">
        <w:t>3</w:t>
      </w:r>
      <w:r>
        <w:t xml:space="preserve">: </w:t>
      </w:r>
      <w:r w:rsidR="00C76565">
        <w:t>I</w:t>
      </w:r>
      <w:r w:rsidR="007B37B8" w:rsidRPr="00F25567">
        <w:t>ntegrat</w:t>
      </w:r>
      <w:r w:rsidR="00C76565">
        <w:t xml:space="preserve">ing </w:t>
      </w:r>
      <w:r w:rsidR="007B37B8" w:rsidRPr="00F25567">
        <w:t>and interpret</w:t>
      </w:r>
      <w:r w:rsidR="00C76565">
        <w:t>ing the</w:t>
      </w:r>
      <w:r w:rsidR="007B37B8" w:rsidRPr="00F25567">
        <w:t xml:space="preserve"> data</w:t>
      </w:r>
      <w:r w:rsidR="00C76565">
        <w:t xml:space="preserve"> deluge</w:t>
      </w:r>
      <w:r w:rsidR="007B37B8" w:rsidRPr="00F25567">
        <w:t xml:space="preserve"> streams</w:t>
      </w:r>
    </w:p>
    <w:p w14:paraId="11C960B6" w14:textId="6FBE4D8F"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300F75">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id":"ITEM-2","itemData":{"DOI":"10.1016/j.ijmedinf.2016.09.010","ISSN":"18728243","PMID":"27919394","abstract":"Introduction It is widely acknowledged that breaches and misuses of health-related data can have serious implications and consequently they often carry penalties. However, harm due to the omission of health data usage, or data non-use, is a subject that lacks attention. A better understanding of this ‘other side of the coin’ is required before it can be addressed effectively. Approach This article uses an international case study approach to explore why data non-use is difficult to ascertain, the sources and types of health-related data non-use, its implications for citizens and society and some of the reasons it occurs. It does this by focussing on issues with clinical care records, research data and governance frameworks and associated examples of non-use. Results and discussion The non-use of health-related data is a complex issue with multiple explanations. Individual instances of data non-use can be associated with harm, but taken together, they can describe a trail of data non-use that may complicate and compound its impacts. There is ample indirect evidence that health data non-use is implicated in the deaths of many thousands of people and potentially £billions in financial burdens to societies. Conclusions Harm due to the non-use of health data is difficult to attribute unequivocally and actual proven evidence is sparse. Although it can be elusive, it is nevertheless a real problem with widespread and serious, if largely unquantifiable, consequences. The most effective initiatives to address specific contexts of data non-use will be those that: firstly, understand the pertinent sources, types and reasons for data non‐use in a given domain in order to meet the challenges and create appropriate incentives and repercussions; and secondly, are cognisant of the multiple aspects to this complex issue in other domains to keep benefits and limitations in perspective, to move steadily towards socially responsible reuse of data becoming the norm to save lives and resources.","author":[{"dropping-particle":"","family":"Jones","given":"Kerina H.","non-dropping-particle":"","parse-names":false,"suffix":""},{"dropping-particle":"","family":"Laurie","given":"Graeme","non-dropping-particle":"","parse-names":false,"suffix":""},{"dropping-particle":"","family":"Stevens","given":"Leslie","non-dropping-particle":"","parse-names":false,"suffix":""},{"dropping-particle":"","family":"Dobbs","given":"Christine","non-dropping-particle":"","parse-names":false,"suffix":""},{"dropping-particle":"V.","family":"Ford","given":"David","non-dropping-particle":"","parse-names":false,"suffix":""},{"dropping-particle":"","family":"Lea","given":"Nathan","non-dropping-particle":"","parse-names":false,"suffix":""}],"container-title":"International Journal of Medical Informatics","id":"ITEM-2","issued":{"date-parts":[["2017"]]},"page":"43-51","publisher":"Elsevier Ireland Ltd","title":"The other side of the coin: Harm due to the non-use of health-related data","type":"article-journal","volume":"97"},"uris":["http://www.mendeley.com/documents/?uuid=f712d6f6-5f14-4d1e-aa78-7b0999c7f54f"]}],"mendeley":{"formattedCitation":"&lt;sup&gt;68,69&lt;/sup&gt;","plainTextFormattedCitation":"68,69","previouslyFormattedCitation":"&lt;sup&gt;68,69&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8,69</w:t>
      </w:r>
      <w:r w:rsidRPr="00777476">
        <w:fldChar w:fldCharType="end"/>
      </w:r>
    </w:p>
    <w:p w14:paraId="7BAC3EB5" w14:textId="2A8BB712" w:rsidR="00962238" w:rsidRPr="00F25567" w:rsidRDefault="00962238" w:rsidP="000F5857">
      <w:pPr>
        <w:spacing w:after="0" w:line="240" w:lineRule="auto"/>
      </w:pPr>
      <w:r w:rsidRPr="00777476">
        <w:t xml:space="preserve">To mitigate these hazards, safe development and use of middleware </w:t>
      </w:r>
      <w:r w:rsidR="00876014">
        <w:t xml:space="preserve">– software that interfaces systems and applications – </w:t>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300F75">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70&lt;/sup&gt;","plainTextFormattedCitation":"70","previouslyFormattedCitation":"&lt;sup&gt;70&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70</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00F75">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71,72&lt;/sup&gt;","plainTextFormattedCitation":"71,72","previouslyFormattedCitation":"&lt;sup&gt;71,72&lt;/sup&gt;"},"properties":{"noteIndex":0},"schema":"https://github.com/citation-style-language/schema/raw/master/csl-citation.json"}</w:instrText>
      </w:r>
      <w:r w:rsidR="00393EAA" w:rsidRPr="00777476">
        <w:fldChar w:fldCharType="separate"/>
      </w:r>
      <w:r w:rsidR="00BA4F35" w:rsidRPr="00BA4F35">
        <w:rPr>
          <w:noProof/>
          <w:vertAlign w:val="superscript"/>
        </w:rPr>
        <w:t>71,72</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300F7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73–75&lt;/sup&gt;","plainTextFormattedCitation":"73–75","previouslyFormattedCitation":"&lt;sup&gt;73–75&lt;/sup&gt;"},"properties":{"noteIndex":0},"schema":"https://github.com/citation-style-language/schema/raw/master/csl-citation.json"}</w:instrText>
      </w:r>
      <w:r w:rsidRPr="00777476">
        <w:fldChar w:fldCharType="separate"/>
      </w:r>
      <w:r w:rsidR="00BA4F35" w:rsidRPr="00BA4F35">
        <w:rPr>
          <w:noProof/>
          <w:vertAlign w:val="superscript"/>
        </w:rPr>
        <w:t>73–75</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300F75">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76&lt;/sup&gt;","plainTextFormattedCitation":"76","previouslyFormattedCitation":"&lt;sup&gt;76&lt;/sup&gt;"},"properties":{"noteIndex":0},"schema":"https://github.com/citation-style-language/schema/raw/master/csl-citation.json"}</w:instrText>
      </w:r>
      <w:r w:rsidR="00195399" w:rsidRPr="00777476">
        <w:fldChar w:fldCharType="separate"/>
      </w:r>
      <w:r w:rsidR="00BA4F35" w:rsidRPr="00BA4F35">
        <w:rPr>
          <w:noProof/>
          <w:vertAlign w:val="superscript"/>
        </w:rPr>
        <w:t>76</w:t>
      </w:r>
      <w:r w:rsidR="00195399" w:rsidRPr="00777476">
        <w:fldChar w:fldCharType="end"/>
      </w:r>
    </w:p>
    <w:p w14:paraId="0695BF48" w14:textId="680E433C" w:rsidR="00962238" w:rsidRPr="00F25567" w:rsidRDefault="00962238" w:rsidP="000F5857">
      <w:pPr>
        <w:spacing w:after="0" w:line="240" w:lineRule="auto"/>
      </w:pPr>
      <w:r w:rsidRPr="00777476">
        <w:t>Other contributing solutions include dynamic modelling of the data</w:t>
      </w:r>
      <w:r w:rsidRPr="00777476">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Pr="00777476">
        <w:rPr>
          <w:vertAlign w:val="superscript"/>
        </w:rPr>
        <w:fldChar w:fldCharType="separate"/>
      </w:r>
      <w:r w:rsidR="00947ACF" w:rsidRPr="00947ACF">
        <w:rPr>
          <w:noProof/>
          <w:vertAlign w:val="superscript"/>
        </w:rPr>
        <w:t>29</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processes </w:t>
      </w:r>
      <w:r w:rsidR="0099680C">
        <w:t>are available to health informaticians</w:t>
      </w:r>
      <w:r w:rsidR="007A7BFC">
        <w:t>.</w:t>
      </w:r>
      <w:r w:rsidRPr="00777476">
        <w:fldChar w:fldCharType="begin" w:fldLock="1"/>
      </w:r>
      <w:r w:rsidR="00300F75">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77&lt;/sup&gt;","plainTextFormattedCitation":"77","previouslyFormattedCitation":"&lt;sup&gt;77&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77</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300F75">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78,79&lt;/sup&gt;","plainTextFormattedCitation":"78,79","previouslyFormattedCitation":"&lt;sup&gt;78,79&lt;/sup&gt;"},"properties":{"noteIndex":0},"schema":"https://github.com/citation-style-language/schema/raw/master/csl-citation.json"}</w:instrText>
      </w:r>
      <w:r w:rsidR="00195399" w:rsidRPr="00777476">
        <w:fldChar w:fldCharType="separate"/>
      </w:r>
      <w:r w:rsidR="00BA4F35" w:rsidRPr="00BA4F35">
        <w:rPr>
          <w:noProof/>
          <w:vertAlign w:val="superscript"/>
        </w:rPr>
        <w:t>78,79</w:t>
      </w:r>
      <w:r w:rsidR="00195399" w:rsidRPr="00777476">
        <w:fldChar w:fldCharType="end"/>
      </w:r>
      <w:r w:rsidR="0081714B" w:rsidRPr="00777476">
        <w:t xml:space="preserve"> For example, </w:t>
      </w:r>
      <w:r w:rsidR="00AE2389">
        <w:t>Sako et al</w:t>
      </w:r>
      <w:r w:rsidR="0081714B" w:rsidRPr="00777476">
        <w:fldChar w:fldCharType="begin" w:fldLock="1"/>
      </w:r>
      <w:r w:rsidR="00300F75">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80&lt;/sup&gt;","plainTextFormattedCitation":"80","previouslyFormattedCitation":"&lt;sup&gt;80&lt;/sup&gt;"},"properties":{"noteIndex":0},"schema":"https://github.com/citation-style-language/schema/raw/master/csl-citation.json"}</w:instrText>
      </w:r>
      <w:r w:rsidR="0081714B" w:rsidRPr="00777476">
        <w:fldChar w:fldCharType="separate"/>
      </w:r>
      <w:r w:rsidR="00BA4F35" w:rsidRPr="00BA4F35">
        <w:rPr>
          <w:noProof/>
          <w:vertAlign w:val="superscript"/>
        </w:rPr>
        <w:t>80</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0F5857">
      <w:pPr>
        <w:spacing w:after="0" w:line="240" w:lineRule="auto"/>
      </w:pPr>
    </w:p>
    <w:p w14:paraId="4C9F8C1A" w14:textId="086CD552" w:rsidR="007B37B8" w:rsidRPr="00F25567" w:rsidRDefault="00AA7D50" w:rsidP="000F5857">
      <w:pPr>
        <w:pStyle w:val="Heading2"/>
        <w:spacing w:before="0" w:line="240" w:lineRule="auto"/>
      </w:pPr>
      <w:r>
        <w:t xml:space="preserve">Challenge </w:t>
      </w:r>
      <w:r w:rsidR="00606DC1">
        <w:t>4</w:t>
      </w:r>
      <w:r>
        <w:t xml:space="preserve">: </w:t>
      </w:r>
      <w:r w:rsidR="007B37B8" w:rsidRPr="00F25567">
        <w:t>Reactive regulations and standards</w:t>
      </w:r>
    </w:p>
    <w:p w14:paraId="53AD91FB" w14:textId="313BB7EC" w:rsidR="00CE0FE4" w:rsidRDefault="009654EC" w:rsidP="000F5857">
      <w:pPr>
        <w:spacing w:after="0" w:line="240" w:lineRule="auto"/>
      </w:pPr>
      <w:r>
        <w:t>As</w:t>
      </w:r>
      <w:r w:rsidR="00B4439A" w:rsidRPr="00777476">
        <w:t xml:space="preserve">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00B4439A" w:rsidRPr="00777476">
        <w:t>.</w:t>
      </w:r>
      <w:r w:rsidR="0081714B" w:rsidRPr="00777476">
        <w:t xml:space="preserve"> The </w:t>
      </w:r>
      <w:r w:rsidR="004C0C85">
        <w:t>consequence</w:t>
      </w:r>
      <w:r w:rsidR="0081714B" w:rsidRPr="00777476">
        <w:t xml:space="preserve"> is that avoidable harm might be experienced before mitigations are put in place.</w:t>
      </w:r>
    </w:p>
    <w:p w14:paraId="6E348CBD" w14:textId="0DAF2D40" w:rsidR="003E2D52" w:rsidRPr="00F25567" w:rsidRDefault="003E2D52" w:rsidP="000F5857">
      <w:pPr>
        <w:spacing w:after="0" w:line="240" w:lineRule="auto"/>
      </w:pPr>
      <w:r w:rsidRPr="00777476">
        <w:t xml:space="preserve">We recommend </w:t>
      </w:r>
      <w:r w:rsidR="009B4077" w:rsidRPr="00777476">
        <w:t>synchronisation</w:t>
      </w:r>
      <w:r w:rsidRPr="00777476">
        <w:t xml:space="preserve"> of the development and evaluation of </w:t>
      </w:r>
      <w:r w:rsidR="00977083">
        <w:t xml:space="preserve">digital </w:t>
      </w:r>
      <w:r w:rsidR="00E06809" w:rsidRPr="00777476">
        <w:t>health technologies</w:t>
      </w:r>
      <w:r w:rsidRPr="00777476">
        <w:t xml:space="preserve">, similar to the </w:t>
      </w:r>
      <w:r w:rsidR="00DD5747">
        <w:t>Idea-Development-Exploration-Assessment-Long term study (</w:t>
      </w:r>
      <w:r w:rsidR="00DD5747" w:rsidRPr="00777476">
        <w:t>IDEAL</w:t>
      </w:r>
      <w:r w:rsidR="00DD5747">
        <w:t xml:space="preserve">) </w:t>
      </w:r>
      <w:r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fldChar w:fldCharType="begin" w:fldLock="1"/>
      </w:r>
      <w:r w:rsidR="001352CF">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517D76">
        <w:fldChar w:fldCharType="separate"/>
      </w:r>
      <w:r w:rsidR="00517D76" w:rsidRPr="00517D76">
        <w:rPr>
          <w:noProof/>
          <w:vertAlign w:val="superscript"/>
        </w:rPr>
        <w:t>13</w:t>
      </w:r>
      <w:r w:rsidR="00517D76">
        <w:fldChar w:fldCharType="end"/>
      </w:r>
      <w:r w:rsidR="00517D76" w:rsidRPr="00777476">
        <w:t xml:space="preserve"> </w:t>
      </w:r>
      <w:r w:rsidRPr="00777476">
        <w:t>The IDEAL framework champions gradual approval of medical devices rather than the one-shot approval of CE marking</w:t>
      </w:r>
      <w:r w:rsidR="008D06DB" w:rsidRPr="00777476">
        <w:fldChar w:fldCharType="begin" w:fldLock="1"/>
      </w:r>
      <w:r w:rsidR="00300F75">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81&lt;/sup&gt;","plainTextFormattedCitation":"81","previouslyFormattedCitation":"&lt;sup&gt;81&lt;/sup&gt;"},"properties":{"noteIndex":0},"schema":"https://github.com/citation-style-language/schema/raw/master/csl-citation.json"}</w:instrText>
      </w:r>
      <w:r w:rsidR="008D06DB" w:rsidRPr="00777476">
        <w:rPr>
          <w:vertAlign w:val="superscript"/>
        </w:rPr>
        <w:fldChar w:fldCharType="separate"/>
      </w:r>
      <w:r w:rsidR="00BA4F35" w:rsidRPr="00BA4F35">
        <w:rPr>
          <w:noProof/>
          <w:vertAlign w:val="superscript"/>
        </w:rPr>
        <w:t>81</w:t>
      </w:r>
      <w:r w:rsidR="008D06DB" w:rsidRPr="00777476">
        <w:fldChar w:fldCharType="end"/>
      </w:r>
      <w:r w:rsidRPr="00777476">
        <w:t>, which would allow “</w:t>
      </w:r>
      <w:r w:rsidRPr="00777476">
        <w:rPr>
          <w:i/>
        </w:rPr>
        <w:t>graded, responsible, but earlier patient access</w:t>
      </w:r>
      <w:r w:rsidR="00517D76">
        <w:t>”.</w:t>
      </w:r>
      <w:r w:rsidR="00195399" w:rsidRPr="00777476">
        <w:fldChar w:fldCharType="begin" w:fldLock="1"/>
      </w:r>
      <w:r w:rsidR="00300F75">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82,83&lt;/sup&gt;","plainTextFormattedCitation":"82,83","previouslyFormattedCitation":"&lt;sup&gt;82,83&lt;/sup&gt;"},"properties":{"noteIndex":0},"schema":"https://github.com/citation-style-language/schema/raw/master/csl-citation.json"}</w:instrText>
      </w:r>
      <w:r w:rsidR="00195399" w:rsidRPr="00777476">
        <w:fldChar w:fldCharType="separate"/>
      </w:r>
      <w:r w:rsidR="00BA4F35" w:rsidRPr="00BA4F35">
        <w:rPr>
          <w:noProof/>
          <w:vertAlign w:val="superscript"/>
        </w:rPr>
        <w:t>82,83</w:t>
      </w:r>
      <w:r w:rsidR="00195399" w:rsidRPr="00777476">
        <w:fldChar w:fldCharType="end"/>
      </w:r>
      <w:r w:rsidR="00517D76">
        <w:t xml:space="preserve"> </w:t>
      </w:r>
      <w:r w:rsidRPr="00777476">
        <w:t>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300F75">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BA4F35" w:rsidRPr="00BA4F35">
        <w:rPr>
          <w:noProof/>
          <w:vertAlign w:val="superscript"/>
        </w:rPr>
        <w:t>84</w:t>
      </w:r>
      <w:r w:rsidR="00195399" w:rsidRPr="00777476">
        <w:fldChar w:fldCharType="end"/>
      </w:r>
      <w:r w:rsidRPr="00F25567">
        <w:t xml:space="preserve"> </w:t>
      </w:r>
    </w:p>
    <w:p w14:paraId="1C185595" w14:textId="6732BFF1"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3&lt;/sup&gt;","plainTextFormattedCitation":"43","previouslyFormattedCitation":"&lt;sup&gt;43&lt;/sup&gt;"},"properties":{"noteIndex":0},"schema":"https://github.com/citation-style-language/schema/raw/master/csl-citation.json"}</w:instrText>
      </w:r>
      <w:r w:rsidR="00B06ABE" w:rsidRPr="00777476">
        <w:rPr>
          <w:vertAlign w:val="superscript"/>
        </w:rPr>
        <w:fldChar w:fldCharType="separate"/>
      </w:r>
      <w:r w:rsidR="00540DC2" w:rsidRPr="00540DC2">
        <w:rPr>
          <w:noProof/>
          <w:vertAlign w:val="superscript"/>
        </w:rPr>
        <w:t>43</w:t>
      </w:r>
      <w:r w:rsidR="00B06ABE" w:rsidRPr="00777476">
        <w:fldChar w:fldCharType="end"/>
      </w:r>
      <w:r w:rsidRPr="00777476">
        <w:t xml:space="preserve"> to appropriately reflect the complex adaptive nature of healthcare.</w:t>
      </w:r>
      <w:r w:rsidR="00195399" w:rsidRPr="00777476">
        <w:fldChar w:fldCharType="begin" w:fldLock="1"/>
      </w:r>
      <w:r w:rsidR="00300F75">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85&lt;/sup&gt;","plainTextFormattedCitation":"85","previouslyFormattedCitation":"&lt;sup&gt;85&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85</w:t>
      </w:r>
      <w:r w:rsidR="00195399" w:rsidRPr="00777476">
        <w:fldChar w:fldCharType="end"/>
      </w:r>
      <w:r w:rsidRPr="00777476">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0F5857">
      <w:pPr>
        <w:pStyle w:val="Heading2"/>
        <w:spacing w:before="0" w:line="240" w:lineRule="auto"/>
      </w:pPr>
      <w:r>
        <w:t xml:space="preserve">Challenge 5: </w:t>
      </w:r>
      <w:r w:rsidR="007B37B8" w:rsidRPr="00F25567">
        <w:t xml:space="preserve">Emergent patient-safety </w:t>
      </w:r>
      <w:r w:rsidR="004C0C85">
        <w:t>consequence</w:t>
      </w:r>
      <w:r w:rsidR="007B37B8" w:rsidRPr="00F25567">
        <w:t>s</w:t>
      </w:r>
    </w:p>
    <w:p w14:paraId="1F084449" w14:textId="491A30CF" w:rsidR="00856831" w:rsidRDefault="00735871" w:rsidP="000F5857">
      <w:pPr>
        <w:spacing w:after="0" w:line="240" w:lineRule="auto"/>
      </w:pPr>
      <w:r>
        <w:t>A</w:t>
      </w:r>
      <w:r w:rsidR="00670128" w:rsidRPr="00777476">
        <w:t xml:space="preserve">lthough </w:t>
      </w:r>
      <w:r w:rsidR="00E06809" w:rsidRPr="00777476">
        <w:t xml:space="preserve">health </w:t>
      </w:r>
      <w:r w:rsidR="00977083">
        <w:t xml:space="preserve">information </w:t>
      </w:r>
      <w:r w:rsidR="00E06809" w:rsidRPr="00777476">
        <w:t>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283DCD">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6&lt;/sup&gt;","plainTextFormattedCitation":"16","previouslyFormattedCitation":"&lt;sup&gt;16&lt;/sup&gt;"},"properties":{"noteIndex":0},"schema":"https://github.com/citation-style-language/schema/raw/master/csl-citation.json"}</w:instrText>
      </w:r>
      <w:r w:rsidR="00861118" w:rsidRPr="00777476">
        <w:rPr>
          <w:rFonts w:cstheme="minorHAnsi"/>
          <w:vertAlign w:val="superscript"/>
        </w:rPr>
        <w:fldChar w:fldCharType="separate"/>
      </w:r>
      <w:r w:rsidR="00283DCD" w:rsidRPr="00283DCD">
        <w:rPr>
          <w:rFonts w:cstheme="minorHAnsi"/>
          <w:noProof/>
          <w:vertAlign w:val="superscript"/>
        </w:rPr>
        <w:t>16</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p>
    <w:p w14:paraId="35780A87" w14:textId="28C88C3B" w:rsidR="00E06809" w:rsidRPr="006E14B6" w:rsidRDefault="00117A92" w:rsidP="000F5857">
      <w:pPr>
        <w:spacing w:after="0" w:line="240" w:lineRule="auto"/>
        <w:rPr>
          <w:shd w:val="clear" w:color="auto" w:fill="5B9BD5" w:themeFill="accent1"/>
        </w:rPr>
      </w:pPr>
      <w:r w:rsidRPr="00777476">
        <w:lastRenderedPageBreak/>
        <w:t>Healthcare systems are complex with a diversity of organizational forms, interdependence, and feedback effects.</w:t>
      </w:r>
      <w:r w:rsidR="00195399" w:rsidRPr="00777476">
        <w:fldChar w:fldCharType="begin" w:fldLock="1"/>
      </w:r>
      <w:r w:rsidR="00300F75">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86&lt;/sup&gt;","plainTextFormattedCitation":"86","previouslyFormattedCitation":"&lt;sup&gt;86&lt;/sup&gt;"},"properties":{"noteIndex":0},"schema":"https://github.com/citation-style-language/schema/raw/master/csl-citation.json"}</w:instrText>
      </w:r>
      <w:r w:rsidR="00195399" w:rsidRPr="00777476">
        <w:rPr>
          <w:vertAlign w:val="superscript"/>
        </w:rPr>
        <w:fldChar w:fldCharType="separate"/>
      </w:r>
      <w:r w:rsidR="00BA4F35" w:rsidRPr="00BA4F35">
        <w:rPr>
          <w:noProof/>
          <w:vertAlign w:val="superscript"/>
        </w:rPr>
        <w:t>86</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300F75">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87&lt;/sup&gt;","plainTextFormattedCitation":"87","previouslyFormattedCitation":"&lt;sup&gt;87&lt;/sup&gt;"},"properties":{"noteIndex":0},"schema":"https://github.com/citation-style-language/schema/raw/master/csl-citation.json"}</w:instrText>
      </w:r>
      <w:r w:rsidR="00861118" w:rsidRPr="00777476">
        <w:fldChar w:fldCharType="separate"/>
      </w:r>
      <w:r w:rsidR="00BA4F35" w:rsidRPr="00BA4F35">
        <w:rPr>
          <w:noProof/>
          <w:vertAlign w:val="superscript"/>
        </w:rPr>
        <w:t>87</w:t>
      </w:r>
      <w:r w:rsidR="00861118" w:rsidRPr="00777476">
        <w:fldChar w:fldCharType="end"/>
      </w:r>
      <w:r w:rsidR="00253B4B" w:rsidRPr="00777476">
        <w:t xml:space="preserve"> and </w:t>
      </w:r>
      <w:r w:rsidR="00AE2389">
        <w:t>Carayon et al’s</w:t>
      </w:r>
      <w:r w:rsidR="005E4F8F" w:rsidRPr="00777476">
        <w:fldChar w:fldCharType="begin" w:fldLock="1"/>
      </w:r>
      <w:r w:rsidR="00300F75">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88&lt;/sup&gt;","plainTextFormattedCitation":"88","previouslyFormattedCitation":"&lt;sup&gt;88&lt;/sup&gt;"},"properties":{"noteIndex":0},"schema":"https://github.com/citation-style-language/schema/raw/master/csl-citation.json"}</w:instrText>
      </w:r>
      <w:r w:rsidR="005E4F8F" w:rsidRPr="00777476">
        <w:fldChar w:fldCharType="separate"/>
      </w:r>
      <w:r w:rsidR="00BA4F35" w:rsidRPr="00BA4F35">
        <w:rPr>
          <w:noProof/>
          <w:vertAlign w:val="superscript"/>
        </w:rPr>
        <w:t>88</w:t>
      </w:r>
      <w:r w:rsidR="005E4F8F" w:rsidRPr="00777476">
        <w:fldChar w:fldCharType="end"/>
      </w:r>
      <w:r w:rsidR="00253B4B" w:rsidRPr="00777476">
        <w:t xml:space="preserve"> model of </w:t>
      </w:r>
      <w:r w:rsidR="005E4F8F" w:rsidRPr="00777476">
        <w:t>workplace safety</w:t>
      </w:r>
      <w:r w:rsidR="00E06809" w:rsidRPr="00777476">
        <w:t>.</w:t>
      </w:r>
      <w:r w:rsidR="006E14B6">
        <w:rPr>
          <w:shd w:val="clear" w:color="auto" w:fill="5B9BD5" w:themeFill="accent1"/>
        </w:rPr>
        <w:t xml:space="preserve"> </w:t>
      </w:r>
      <w:r w:rsidR="00A47A44" w:rsidRPr="00777476">
        <w:t xml:space="preserve">We recommend a </w:t>
      </w:r>
      <w:r w:rsidR="00CE0FE4">
        <w:t>systemic</w:t>
      </w:r>
      <w:r w:rsidR="00A47A44" w:rsidRPr="00777476">
        <w:t xml:space="preserve"> and holarchical conceptualisation of healthcare processes and patient-safety </w:t>
      </w:r>
      <w:r w:rsidR="004C0C85">
        <w:t>consequence</w:t>
      </w:r>
      <w:r w:rsidR="00A47A44" w:rsidRPr="00777476">
        <w:t>s</w:t>
      </w:r>
      <w:r w:rsidR="00B43190" w:rsidRPr="00777476">
        <w:t>.</w:t>
      </w:r>
      <w:r w:rsidR="00E06809" w:rsidRPr="00777476">
        <w:t xml:space="preserve"> </w:t>
      </w:r>
      <w:r w:rsidR="00E145F4">
        <w:t>Haimes</w:t>
      </w:r>
      <w:r w:rsidR="00751DD1" w:rsidRPr="00777476">
        <w:t xml:space="preserve"> </w:t>
      </w:r>
      <w:r w:rsidR="00B74905" w:rsidRPr="00777476">
        <w:t>describes a complexity definition of risk</w:t>
      </w:r>
      <w:r w:rsidR="004B6ACB">
        <w:t xml:space="preserve"> and a </w:t>
      </w:r>
      <w:r w:rsidR="00B74905" w:rsidRPr="00777476">
        <w:t>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6E14B6">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lt;sup&gt;43,89&lt;/sup&gt;","plainTextFormattedCitation":"43,89","previouslyFormattedCitation":"&lt;sup&gt;89&lt;/sup&gt;"},"properties":{"noteIndex":0},"schema":"https://github.com/citation-style-language/schema/raw/master/csl-citation.json"}</w:instrText>
      </w:r>
      <w:r w:rsidR="00195399" w:rsidRPr="00777476">
        <w:rPr>
          <w:vertAlign w:val="superscript"/>
        </w:rPr>
        <w:fldChar w:fldCharType="separate"/>
      </w:r>
      <w:r w:rsidR="006E14B6" w:rsidRPr="006E14B6">
        <w:rPr>
          <w:noProof/>
          <w:vertAlign w:val="superscript"/>
        </w:rPr>
        <w:t>43,89</w:t>
      </w:r>
      <w:r w:rsidR="00195399" w:rsidRPr="00777476">
        <w:fldChar w:fldCharType="end"/>
      </w:r>
      <w:r w:rsidR="004B6ACB">
        <w:t xml:space="preserve"> </w:t>
      </w:r>
      <w:r w:rsidR="00876014">
        <w:t xml:space="preserve">This definition exemplifies the adaptive nature of complex systems and </w:t>
      </w:r>
      <w:r w:rsidR="004B6ACB" w:rsidRPr="00876014">
        <w:t>aligns with previous understanding of organisational resilience</w:t>
      </w:r>
      <w:r w:rsidR="006E14B6">
        <w:t>.</w:t>
      </w:r>
      <w:r w:rsidR="006E14B6" w:rsidRPr="00876014">
        <w:fldChar w:fldCharType="begin" w:fldLock="1"/>
      </w:r>
      <w:r w:rsidR="006E14B6">
        <w:instrText>ADDIN CSL_CITATION {"citationItems":[{"id":"ITEM-1","itemData":{"ISBN":"9781317065173","author":[{"dropping-particle":"","family":"Hollnagel","given":"Erik","non-dropping-particle":"","parse-names":false,"suffix":""},{"dropping-particle":"","family":"Braithwaite","given":"Jeffery","non-dropping-particle":"","parse-names":false,"suffix":""}],"id":"ITEM-1","issued":{"date-parts":[["2019"]]},"number-of-pages":"296","publisher":"CRC Press","title":"Resilient health care","type":"book"},"uris":["http://www.mendeley.com/documents/?uuid=6092734c-fc76-4896-b57f-9e9857f3c9a1"]},{"id":"ITEM-2","itemData":{"ISBN":"9780803971776","author":[{"dropping-particle":"","family":"Weick","given":"Karl E.","non-dropping-particle":"","parse-names":false,"suffix":""}],"id":"ITEM-2","issued":{"date-parts":[["1995"]]},"number-of-pages":"231","publisher":"SAGE","title":"Sensemaking in organizations","type":"book"},"uris":["http://www.mendeley.com/documents/?uuid=55d8451b-1ec8-4f41-859f-04c77237caa8"]}],"mendeley":{"formattedCitation":"&lt;sup&gt;90,91&lt;/sup&gt;","plainTextFormattedCitation":"90,91","previouslyFormattedCitation":"&lt;sup&gt;90,91&lt;/sup&gt;"},"properties":{"noteIndex":0},"schema":"https://github.com/citation-style-language/schema/raw/master/csl-citation.json"}</w:instrText>
      </w:r>
      <w:r w:rsidR="006E14B6" w:rsidRPr="00876014">
        <w:fldChar w:fldCharType="separate"/>
      </w:r>
      <w:r w:rsidR="006E14B6" w:rsidRPr="00876014">
        <w:rPr>
          <w:noProof/>
          <w:vertAlign w:val="superscript"/>
        </w:rPr>
        <w:t>90,91</w:t>
      </w:r>
      <w:r w:rsidR="006E14B6" w:rsidRPr="00876014">
        <w:fldChar w:fldCharType="end"/>
      </w:r>
      <w:r w:rsidR="006E14B6">
        <w:t xml:space="preserve"> Specifically, the more ways a system can achieved its desired outcomes, </w:t>
      </w:r>
      <w:r w:rsidR="004B6ACB" w:rsidRPr="00876014">
        <w:t xml:space="preserve">the </w:t>
      </w:r>
      <w:r w:rsidR="006E14B6">
        <w:t xml:space="preserve">greater its </w:t>
      </w:r>
      <w:r w:rsidR="004B6ACB" w:rsidRPr="00876014">
        <w:t>ability to respond to unexpected demands such that normal operations can continue</w:t>
      </w:r>
      <w:r w:rsidR="006E14B6">
        <w:t>.</w:t>
      </w:r>
    </w:p>
    <w:p w14:paraId="19680DAC" w14:textId="1AE7798A" w:rsidR="00751DD1" w:rsidRPr="00F25567" w:rsidRDefault="00427ACF" w:rsidP="000F5857">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6E14B6">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92&lt;/sup&gt;","plainTextFormattedCitation":"92","previouslyFormattedCitation":"&lt;sup&gt;92&lt;/sup&gt;"},"properties":{"noteIndex":0},"schema":"https://github.com/citation-style-language/schema/raw/master/csl-citation.json"}</w:instrText>
      </w:r>
      <w:r w:rsidR="00195399" w:rsidRPr="00777476">
        <w:rPr>
          <w:vertAlign w:val="superscript"/>
        </w:rPr>
        <w:fldChar w:fldCharType="separate"/>
      </w:r>
      <w:r w:rsidR="004B6ACB" w:rsidRPr="004B6ACB">
        <w:rPr>
          <w:noProof/>
          <w:vertAlign w:val="superscript"/>
        </w:rPr>
        <w:t>92</w:t>
      </w:r>
      <w:r w:rsidR="00195399" w:rsidRPr="00777476">
        <w:fldChar w:fldCharType="end"/>
      </w:r>
      <w:r w:rsidR="00E7485A" w:rsidRPr="00777476">
        <w:t xml:space="preserve"> Such complexity approaches will also be useful in addressing the question of how emerging challenges will interact with the existing challenges alluded to</w:t>
      </w:r>
      <w:r w:rsidR="00856831">
        <w:t xml:space="preserve"> earlier</w:t>
      </w:r>
      <w:r w:rsidR="00E7485A" w:rsidRPr="00777476">
        <w:t>.</w:t>
      </w:r>
    </w:p>
    <w:p w14:paraId="2E53CCD1" w14:textId="77777777" w:rsidR="00117A92" w:rsidRPr="00F25567" w:rsidRDefault="00117A92" w:rsidP="000F5857">
      <w:pPr>
        <w:spacing w:after="0" w:line="240" w:lineRule="auto"/>
      </w:pPr>
    </w:p>
    <w:p w14:paraId="0C383290" w14:textId="6D822319" w:rsidR="007B37B8" w:rsidRPr="00F25567" w:rsidRDefault="00AA7D50" w:rsidP="000F5857">
      <w:pPr>
        <w:pStyle w:val="Heading2"/>
        <w:spacing w:before="0" w:line="240" w:lineRule="auto"/>
      </w:pPr>
      <w:r>
        <w:t xml:space="preserve">Challenge 6: </w:t>
      </w:r>
      <w:r w:rsidR="007B37B8" w:rsidRPr="00F25567">
        <w:t>Solutionism</w:t>
      </w:r>
    </w:p>
    <w:p w14:paraId="0929EA5B" w14:textId="24C18623" w:rsidR="00FC5386" w:rsidRPr="00F25567" w:rsidRDefault="00735871" w:rsidP="000F5857">
      <w:pPr>
        <w:spacing w:after="0" w:line="240" w:lineRule="auto"/>
        <w:rPr>
          <w:shd w:val="clear" w:color="auto" w:fill="5B9BD5" w:themeFill="accent1"/>
        </w:rPr>
      </w:pPr>
      <w:r>
        <w:t>R</w:t>
      </w:r>
      <w:r w:rsidR="00670128" w:rsidRPr="00777476">
        <w:t xml:space="preserve">elated to the </w:t>
      </w:r>
      <w:r w:rsidR="00C41CD0">
        <w:t>problem</w:t>
      </w:r>
      <w:r w:rsidR="00670128" w:rsidRPr="00777476">
        <w:t xml:space="preserv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6E14B6">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93&lt;/sup&gt;","plainTextFormattedCitation":"93","previouslyFormattedCitation":"&lt;sup&gt;93&lt;/sup&gt;"},"properties":{"noteIndex":0},"schema":"https://github.com/citation-style-language/schema/raw/master/csl-citation.json</w:instrText>
      </w:r>
      <w:r w:rsidR="006E14B6" w:rsidRPr="006E14B6">
        <w:rPr>
          <w:vertAlign w:val="superscript"/>
        </w:rPr>
        <w:instrText>"}</w:instrText>
      </w:r>
      <w:r w:rsidR="00195399" w:rsidRPr="00777476">
        <w:rPr>
          <w:vertAlign w:val="superscript"/>
        </w:rPr>
        <w:fldChar w:fldCharType="separate"/>
      </w:r>
      <w:r w:rsidR="006E14B6" w:rsidRPr="006E14B6">
        <w:rPr>
          <w:noProof/>
          <w:vertAlign w:val="superscript"/>
        </w:rPr>
        <w:t>93</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6E14B6">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94&lt;/sup&gt;","plainTextFormattedCitation":"94","previouslyFormattedCitation":"&lt;sup&gt;94&lt;/sup&gt;"},"properties":{"noteIndex":0},"schema":"https://github.com/citation-style-language/schema/raw/master/csl-citation.json"}</w:instrText>
      </w:r>
      <w:r w:rsidR="00670128" w:rsidRPr="00777476">
        <w:fldChar w:fldCharType="separate"/>
      </w:r>
      <w:r w:rsidR="004B6ACB" w:rsidRPr="004B6ACB">
        <w:rPr>
          <w:noProof/>
          <w:vertAlign w:val="superscript"/>
        </w:rPr>
        <w:t>94</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6E14B6">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95&lt;/sup&gt;","plainTextFormattedCitation":"95","previouslyFormattedCitation":"&lt;sup&gt;95&lt;/sup&gt;"},"properties":{"noteIndex":0},"schema":"https://github.com/citation-style-language/schema/raw/master/csl-citation.json"}</w:instrText>
      </w:r>
      <w:r w:rsidR="00195399" w:rsidRPr="00777476">
        <w:fldChar w:fldCharType="separate"/>
      </w:r>
      <w:r w:rsidR="004B6ACB" w:rsidRPr="004B6ACB">
        <w:rPr>
          <w:noProof/>
          <w:vertAlign w:val="superscript"/>
        </w:rPr>
        <w:t>95</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6E14B6">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96&lt;/sup&gt;","plainTextFormattedCitation":"96","previouslyFormattedCitation":"&lt;sup&gt;96&lt;/sup&gt;"},"properties":{"noteIndex":0},"schema":"https://github.com/citation-style-language/schema/raw/master/csl-citation.json"}</w:instrText>
      </w:r>
      <w:r w:rsidR="00FC5386" w:rsidRPr="00777476">
        <w:fldChar w:fldCharType="separate"/>
      </w:r>
      <w:r w:rsidR="004B6ACB" w:rsidRPr="004B6ACB">
        <w:rPr>
          <w:noProof/>
          <w:vertAlign w:val="superscript"/>
        </w:rPr>
        <w:t>96</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6E14B6">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97&lt;/sup&gt;","plainTextFormattedCitation":"97","previouslyFormattedCitation":"&lt;sup&gt;97&lt;/sup&gt;"},"properties":{"noteIndex":0},"schema":"https://github.com/citation-style-language/schema/raw/master/csl-citation.json"}</w:instrText>
      </w:r>
      <w:r w:rsidR="00195399" w:rsidRPr="00777476">
        <w:fldChar w:fldCharType="separate"/>
      </w:r>
      <w:r w:rsidR="004B6ACB" w:rsidRPr="004B6ACB">
        <w:rPr>
          <w:noProof/>
          <w:vertAlign w:val="superscript"/>
        </w:rPr>
        <w:t>97</w:t>
      </w:r>
      <w:r w:rsidR="00195399" w:rsidRPr="00777476">
        <w:fldChar w:fldCharType="end"/>
      </w:r>
    </w:p>
    <w:p w14:paraId="46560A8E" w14:textId="634A36DB"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540DC2">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44&lt;/sup&gt;","plainTextFormattedCitation":"44","previouslyFormattedCitation":"&lt;sup&gt;44&lt;/sup&gt;"},"properties":{"noteIndex":0},"schema":"https://github.com/citation-style-language/schema/raw/master/csl-citation.json"}</w:instrText>
      </w:r>
      <w:r w:rsidR="007B2B92" w:rsidRPr="00777476">
        <w:rPr>
          <w:vertAlign w:val="superscript"/>
        </w:rPr>
        <w:fldChar w:fldCharType="separate"/>
      </w:r>
      <w:r w:rsidR="00540DC2" w:rsidRPr="00540DC2">
        <w:rPr>
          <w:noProof/>
          <w:vertAlign w:val="superscript"/>
        </w:rPr>
        <w:t>44</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300F7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65,66&lt;/sup&gt;","plainTextFormattedCitation":"65,66","previouslyFormattedCitation":"&lt;sup&gt;65,66&lt;/sup&gt;"},"properties":{"noteIndex":0},"schema":"https://github.com/citation-style-language/schema/raw/master/csl-citation.json"}</w:instrText>
      </w:r>
      <w:r w:rsidR="00EA0ACB" w:rsidRPr="00777476">
        <w:rPr>
          <w:vertAlign w:val="superscript"/>
        </w:rPr>
        <w:fldChar w:fldCharType="separate"/>
      </w:r>
      <w:r w:rsidR="00BA4F35" w:rsidRPr="00BA4F35">
        <w:rPr>
          <w:noProof/>
          <w:vertAlign w:val="superscript"/>
        </w:rPr>
        <w:t>65,66</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C35C2C5" w14:textId="6F9B383D" w:rsidR="00EA68D7"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6E14B6">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98&lt;/sup&gt;","plainTextFormattedCitation":"98","previouslyFormattedCitation":"&lt;sup&gt;98&lt;/sup&gt;"},"properties":{"noteIndex":0},"schema":"https://github.com/citation-style-language/schema/raw/master/csl-citation.json"}</w:instrText>
      </w:r>
      <w:r w:rsidR="00E014A9">
        <w:rPr>
          <w:vertAlign w:val="superscript"/>
        </w:rPr>
        <w:fldChar w:fldCharType="separate"/>
      </w:r>
      <w:r w:rsidR="006E14B6" w:rsidRPr="006E14B6">
        <w:rPr>
          <w:noProof/>
          <w:vertAlign w:val="superscript"/>
        </w:rPr>
        <w:t>98</w:t>
      </w:r>
      <w:r w:rsidR="00E014A9">
        <w:fldChar w:fldCharType="end"/>
      </w:r>
      <w:r w:rsidR="00540DC2">
        <w:t xml:space="preserve">, for </w:t>
      </w:r>
      <w:r w:rsidR="00A96E1C">
        <w:t>a unifying theory</w:t>
      </w:r>
      <w:r>
        <w:fldChar w:fldCharType="begin" w:fldLock="1"/>
      </w:r>
      <w:r w:rsidR="006E14B6">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99&lt;/sup&gt;","plainTextFormattedCitation":"99","previouslyFormattedCitation":"&lt;sup&gt;99&lt;/sup&gt;"},"properties":{"noteIndex":0},"schema":"https://github.com/citation-style-language/schema/raw/master/csl-citation.json"}</w:instrText>
      </w:r>
      <w:r>
        <w:fldChar w:fldCharType="separate"/>
      </w:r>
      <w:r w:rsidR="004B6ACB" w:rsidRPr="004B6ACB">
        <w:rPr>
          <w:noProof/>
          <w:vertAlign w:val="superscript"/>
        </w:rPr>
        <w:t>99</w:t>
      </w:r>
      <w:r>
        <w:fldChar w:fldCharType="end"/>
      </w:r>
      <w:r w:rsidR="00540DC2">
        <w:t>, and for bridging the gap between research and practice</w:t>
      </w:r>
      <w:r w:rsidR="00540DC2">
        <w:fldChar w:fldCharType="begin" w:fldLock="1"/>
      </w:r>
      <w:r w:rsidR="006E14B6">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100&lt;/sup&gt;","plainTextFormattedCitation":"100","previouslyFormattedCitation":"&lt;sup&gt;100&lt;/sup&gt;"},"properties":{"noteIndex":0},"schema":"https://github.com/citation-style-language/schema/raw/master/csl-citation.json"}</w:instrText>
      </w:r>
      <w:r w:rsidR="00540DC2">
        <w:fldChar w:fldCharType="separate"/>
      </w:r>
      <w:r w:rsidR="004B6ACB" w:rsidRPr="004B6ACB">
        <w:rPr>
          <w:noProof/>
          <w:vertAlign w:val="superscript"/>
        </w:rPr>
        <w:t>100</w:t>
      </w:r>
      <w:r w:rsidR="00540DC2">
        <w:fldChar w:fldCharType="end"/>
      </w:r>
      <w:r w:rsidR="004345C6">
        <w:t xml:space="preserve">. We presented six challenges posed by emerging </w:t>
      </w:r>
      <w:r w:rsidR="00123BD5">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w:t>
      </w:r>
    </w:p>
    <w:p w14:paraId="18224F2B" w14:textId="0BF66CFF" w:rsidR="00124EC6" w:rsidRDefault="004345C6" w:rsidP="000F5857">
      <w:pPr>
        <w:spacing w:after="0" w:line="240" w:lineRule="auto"/>
      </w:pP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nformatics is the interdisciplinary contribution required to study digital health technologies within their embedded context</w:t>
      </w:r>
      <w:r w:rsidR="00124EC6">
        <w:t xml:space="preserve">. </w:t>
      </w:r>
      <w:r w:rsidR="009B5424">
        <w:t xml:space="preserve">While some recommendations are specific to </w:t>
      </w:r>
      <w:r w:rsidR="009B5424">
        <w:lastRenderedPageBreak/>
        <w:t>challenges, the underlying principles are that of prospective action and a systems perspective</w:t>
      </w:r>
      <w:r w:rsidR="00124EC6">
        <w:t xml:space="preserve"> that relates the social, technical and regulatory </w:t>
      </w:r>
      <w:commentRangeStart w:id="10"/>
      <w:r w:rsidR="00124EC6">
        <w:t>facets</w:t>
      </w:r>
      <w:commentRangeEnd w:id="10"/>
      <w:r w:rsidR="00D12FCC">
        <w:rPr>
          <w:rStyle w:val="CommentReference"/>
        </w:rPr>
        <w:commentReference w:id="10"/>
      </w:r>
      <w:r w:rsidR="00124EC6">
        <w:t xml:space="preserve">.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5A83A754" w14:textId="417EEE19" w:rsidR="000B2D7E" w:rsidRDefault="000B2D7E" w:rsidP="000F5857">
      <w:pPr>
        <w:spacing w:after="0" w:line="240" w:lineRule="auto"/>
      </w:pPr>
    </w:p>
    <w:p w14:paraId="3D8118AA" w14:textId="530A24A9" w:rsidR="000F5857" w:rsidRDefault="000F5857"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1D5F7218" w14:textId="4268A168" w:rsidR="006E14B6" w:rsidRPr="006E14B6" w:rsidRDefault="00300F75" w:rsidP="006E14B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E14B6" w:rsidRPr="006E14B6">
        <w:rPr>
          <w:rFonts w:ascii="Calibri" w:hAnsi="Calibri" w:cs="Calibri"/>
          <w:noProof/>
          <w:szCs w:val="24"/>
        </w:rPr>
        <w:t xml:space="preserve">1. </w:t>
      </w:r>
      <w:r w:rsidR="006E14B6" w:rsidRPr="006E14B6">
        <w:rPr>
          <w:rFonts w:ascii="Calibri" w:hAnsi="Calibri" w:cs="Calibri"/>
          <w:noProof/>
          <w:szCs w:val="24"/>
        </w:rPr>
        <w:tab/>
        <w:t xml:space="preserve">Aceto G, Persico V, Pescapé A. Industry 4.0 and Health: Internet of Things, Big Data, and Cloud Computing. </w:t>
      </w:r>
      <w:r w:rsidR="006E14B6" w:rsidRPr="006E14B6">
        <w:rPr>
          <w:rFonts w:ascii="Calibri" w:hAnsi="Calibri" w:cs="Calibri"/>
          <w:i/>
          <w:iCs/>
          <w:noProof/>
          <w:szCs w:val="24"/>
        </w:rPr>
        <w:t>J Ind Inf Integr</w:t>
      </w:r>
      <w:r w:rsidR="006E14B6" w:rsidRPr="006E14B6">
        <w:rPr>
          <w:rFonts w:ascii="Calibri" w:hAnsi="Calibri" w:cs="Calibri"/>
          <w:noProof/>
          <w:szCs w:val="24"/>
        </w:rPr>
        <w:t>. 2020;18:100129. doi:10.1016/j.jii.2020.100129</w:t>
      </w:r>
    </w:p>
    <w:p w14:paraId="71A8C51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 </w:t>
      </w:r>
      <w:r w:rsidRPr="006E14B6">
        <w:rPr>
          <w:rFonts w:ascii="Calibri" w:hAnsi="Calibri" w:cs="Calibri"/>
          <w:noProof/>
          <w:szCs w:val="24"/>
        </w:rPr>
        <w:tab/>
        <w:t xml:space="preserve">Farahani B, Firouzi F, Chang V, Badaroglu M, Constant N, Mankodiya K. Towards fog-driven IoT eHealth: Promises and challenges of IoT in medicine and healthcare. </w:t>
      </w:r>
      <w:r w:rsidRPr="006E14B6">
        <w:rPr>
          <w:rFonts w:ascii="Calibri" w:hAnsi="Calibri" w:cs="Calibri"/>
          <w:i/>
          <w:iCs/>
          <w:noProof/>
          <w:szCs w:val="24"/>
        </w:rPr>
        <w:t>Futur Gener Comput Syst</w:t>
      </w:r>
      <w:r w:rsidRPr="006E14B6">
        <w:rPr>
          <w:rFonts w:ascii="Calibri" w:hAnsi="Calibri" w:cs="Calibri"/>
          <w:noProof/>
          <w:szCs w:val="24"/>
        </w:rPr>
        <w:t>. 2018;78:659-676. doi:10.1016/j.future.2017.04.036</w:t>
      </w:r>
    </w:p>
    <w:p w14:paraId="729E741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 </w:t>
      </w:r>
      <w:r w:rsidRPr="006E14B6">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6E14B6">
        <w:rPr>
          <w:rFonts w:ascii="Calibri" w:hAnsi="Calibri" w:cs="Calibri"/>
          <w:i/>
          <w:iCs/>
          <w:noProof/>
          <w:szCs w:val="24"/>
        </w:rPr>
        <w:t>BMJ Lead</w:t>
      </w:r>
      <w:r w:rsidRPr="006E14B6">
        <w:rPr>
          <w:rFonts w:ascii="Calibri" w:hAnsi="Calibri" w:cs="Calibri"/>
          <w:noProof/>
          <w:szCs w:val="24"/>
        </w:rPr>
        <w:t>. 2020. doi:10.1136/leader-2020-000262</w:t>
      </w:r>
    </w:p>
    <w:p w14:paraId="43D8D47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 </w:t>
      </w:r>
      <w:r w:rsidRPr="006E14B6">
        <w:rPr>
          <w:rFonts w:ascii="Calibri" w:hAnsi="Calibri" w:cs="Calibri"/>
          <w:noProof/>
          <w:szCs w:val="24"/>
        </w:rPr>
        <w:tab/>
        <w:t xml:space="preserve">Sittig DF, Wright A, Coiera E, et al. Current challenges in health information technology–related patient safety. </w:t>
      </w:r>
      <w:r w:rsidRPr="006E14B6">
        <w:rPr>
          <w:rFonts w:ascii="Calibri" w:hAnsi="Calibri" w:cs="Calibri"/>
          <w:i/>
          <w:iCs/>
          <w:noProof/>
          <w:szCs w:val="24"/>
        </w:rPr>
        <w:t>Health Informatics J</w:t>
      </w:r>
      <w:r w:rsidRPr="006E14B6">
        <w:rPr>
          <w:rFonts w:ascii="Calibri" w:hAnsi="Calibri" w:cs="Calibri"/>
          <w:noProof/>
          <w:szCs w:val="24"/>
        </w:rPr>
        <w:t>. 2018;(2):1-9. doi:10.1177/1460458218814893</w:t>
      </w:r>
    </w:p>
    <w:p w14:paraId="705B12DF"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 </w:t>
      </w:r>
      <w:r w:rsidRPr="006E14B6">
        <w:rPr>
          <w:rFonts w:ascii="Calibri" w:hAnsi="Calibri" w:cs="Calibri"/>
          <w:noProof/>
          <w:szCs w:val="24"/>
        </w:rPr>
        <w:tab/>
        <w:t xml:space="preserve">Benbya H, Nan N, Tanriverdi H, Yoo Y. Complexity and Information Systems Research in the Emerging Digital World. </w:t>
      </w:r>
      <w:r w:rsidRPr="006E14B6">
        <w:rPr>
          <w:rFonts w:ascii="Calibri" w:hAnsi="Calibri" w:cs="Calibri"/>
          <w:i/>
          <w:iCs/>
          <w:noProof/>
          <w:szCs w:val="24"/>
        </w:rPr>
        <w:t>Manag Inf Syst Q</w:t>
      </w:r>
      <w:r w:rsidRPr="006E14B6">
        <w:rPr>
          <w:rFonts w:ascii="Calibri" w:hAnsi="Calibri" w:cs="Calibri"/>
          <w:noProof/>
          <w:szCs w:val="24"/>
        </w:rPr>
        <w:t>. 2020;44(1):1.</w:t>
      </w:r>
    </w:p>
    <w:p w14:paraId="70EFDFB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 </w:t>
      </w:r>
      <w:r w:rsidRPr="006E14B6">
        <w:rPr>
          <w:rFonts w:ascii="Calibri" w:hAnsi="Calibri" w:cs="Calibri"/>
          <w:noProof/>
          <w:szCs w:val="24"/>
        </w:rPr>
        <w:tab/>
        <w:t xml:space="preserve">Vincent C. </w:t>
      </w:r>
      <w:r w:rsidRPr="006E14B6">
        <w:rPr>
          <w:rFonts w:ascii="Calibri" w:hAnsi="Calibri" w:cs="Calibri"/>
          <w:i/>
          <w:iCs/>
          <w:noProof/>
          <w:szCs w:val="24"/>
        </w:rPr>
        <w:t>Patient Safety</w:t>
      </w:r>
      <w:r w:rsidRPr="006E14B6">
        <w:rPr>
          <w:rFonts w:ascii="Calibri" w:hAnsi="Calibri" w:cs="Calibri"/>
          <w:noProof/>
          <w:szCs w:val="24"/>
        </w:rPr>
        <w:t>. 2nd ed. Oxford: Wiley-Blackwell; 2010.</w:t>
      </w:r>
    </w:p>
    <w:p w14:paraId="3D6615C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 </w:t>
      </w:r>
      <w:r w:rsidRPr="006E14B6">
        <w:rPr>
          <w:rFonts w:ascii="Calibri" w:hAnsi="Calibri" w:cs="Calibri"/>
          <w:noProof/>
          <w:szCs w:val="24"/>
        </w:rPr>
        <w:tab/>
        <w:t xml:space="preserve">Cook R, Rasmussen J. “Going solid”: A model of system dynamics and consequences for patient safety. </w:t>
      </w:r>
      <w:r w:rsidRPr="006E14B6">
        <w:rPr>
          <w:rFonts w:ascii="Calibri" w:hAnsi="Calibri" w:cs="Calibri"/>
          <w:i/>
          <w:iCs/>
          <w:noProof/>
          <w:szCs w:val="24"/>
        </w:rPr>
        <w:t>Qual Saf Heal Care</w:t>
      </w:r>
      <w:r w:rsidRPr="006E14B6">
        <w:rPr>
          <w:rFonts w:ascii="Calibri" w:hAnsi="Calibri" w:cs="Calibri"/>
          <w:noProof/>
          <w:szCs w:val="24"/>
        </w:rPr>
        <w:t>. 2005;14(2):130-134. doi:10.1136/qshc.2003.009530</w:t>
      </w:r>
    </w:p>
    <w:p w14:paraId="105DF98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 </w:t>
      </w:r>
      <w:r w:rsidRPr="006E14B6">
        <w:rPr>
          <w:rFonts w:ascii="Calibri" w:hAnsi="Calibri" w:cs="Calibri"/>
          <w:noProof/>
          <w:szCs w:val="24"/>
        </w:rPr>
        <w:tab/>
        <w:t xml:space="preserve">Sujan MA, Habli I, Kelly TP, Pozzi S, Johnson CW. Should healthcare providers do safety cases? Lessons from a cross-industry review of safety case practices. </w:t>
      </w:r>
      <w:r w:rsidRPr="006E14B6">
        <w:rPr>
          <w:rFonts w:ascii="Calibri" w:hAnsi="Calibri" w:cs="Calibri"/>
          <w:i/>
          <w:iCs/>
          <w:noProof/>
          <w:szCs w:val="24"/>
        </w:rPr>
        <w:t>Saf Sci</w:t>
      </w:r>
      <w:r w:rsidRPr="006E14B6">
        <w:rPr>
          <w:rFonts w:ascii="Calibri" w:hAnsi="Calibri" w:cs="Calibri"/>
          <w:noProof/>
          <w:szCs w:val="24"/>
        </w:rPr>
        <w:t>. 2016;84:181-189. doi:10.1016/j.ssci.2015.12.021</w:t>
      </w:r>
    </w:p>
    <w:p w14:paraId="0039F35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 </w:t>
      </w:r>
      <w:r w:rsidRPr="006E14B6">
        <w:rPr>
          <w:rFonts w:ascii="Calibri" w:hAnsi="Calibri" w:cs="Calibri"/>
          <w:noProof/>
          <w:szCs w:val="24"/>
        </w:rPr>
        <w:tab/>
        <w:t xml:space="preserve">Vincent C, Amalberti R. Approaches to Safety: One Size Does Not Fit All. In: </w:t>
      </w:r>
      <w:r w:rsidRPr="006E14B6">
        <w:rPr>
          <w:rFonts w:ascii="Calibri" w:hAnsi="Calibri" w:cs="Calibri"/>
          <w:i/>
          <w:iCs/>
          <w:noProof/>
          <w:szCs w:val="24"/>
        </w:rPr>
        <w:t>Safer Healthcare: Strategies for the Real World</w:t>
      </w:r>
      <w:r w:rsidRPr="006E14B6">
        <w:rPr>
          <w:rFonts w:ascii="Calibri" w:hAnsi="Calibri" w:cs="Calibri"/>
          <w:noProof/>
          <w:szCs w:val="24"/>
        </w:rPr>
        <w:t>. Springer; 2016:27-38. doi:10.1007/978-3-319-25559-0</w:t>
      </w:r>
    </w:p>
    <w:p w14:paraId="4A39989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0. </w:t>
      </w:r>
      <w:r w:rsidRPr="006E14B6">
        <w:rPr>
          <w:rFonts w:ascii="Calibri" w:hAnsi="Calibri" w:cs="Calibri"/>
          <w:noProof/>
          <w:szCs w:val="24"/>
        </w:rPr>
        <w:tab/>
        <w:t xml:space="preserve">Kostkova P. Grand challenges in digital health. </w:t>
      </w:r>
      <w:r w:rsidRPr="006E14B6">
        <w:rPr>
          <w:rFonts w:ascii="Calibri" w:hAnsi="Calibri" w:cs="Calibri"/>
          <w:i/>
          <w:iCs/>
          <w:noProof/>
          <w:szCs w:val="24"/>
        </w:rPr>
        <w:t>Front Public Heal</w:t>
      </w:r>
      <w:r w:rsidRPr="006E14B6">
        <w:rPr>
          <w:rFonts w:ascii="Calibri" w:hAnsi="Calibri" w:cs="Calibri"/>
          <w:noProof/>
          <w:szCs w:val="24"/>
        </w:rPr>
        <w:t>. 2015;3(134):1-5. doi:10.3389/fpubh.2015.00134</w:t>
      </w:r>
    </w:p>
    <w:p w14:paraId="1E9FAAF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1. </w:t>
      </w:r>
      <w:r w:rsidRPr="006E14B6">
        <w:rPr>
          <w:rFonts w:ascii="Calibri" w:hAnsi="Calibri" w:cs="Calibri"/>
          <w:noProof/>
          <w:szCs w:val="24"/>
        </w:rPr>
        <w:tab/>
        <w:t xml:space="preserve">Gómez-González E, Gomez E, Márquez-Rivas J, et al. Artificial intelligence in medicine and healthcare: a review and classification of current and near-future applications and their ethical and social Impact. </w:t>
      </w:r>
      <w:r w:rsidRPr="006E14B6">
        <w:rPr>
          <w:rFonts w:ascii="Calibri" w:hAnsi="Calibri" w:cs="Calibri"/>
          <w:i/>
          <w:iCs/>
          <w:noProof/>
          <w:szCs w:val="24"/>
        </w:rPr>
        <w:t>arXiv</w:t>
      </w:r>
      <w:r w:rsidRPr="006E14B6">
        <w:rPr>
          <w:rFonts w:ascii="Calibri" w:hAnsi="Calibri" w:cs="Calibri"/>
          <w:noProof/>
          <w:szCs w:val="24"/>
        </w:rPr>
        <w:t>. 2020. http://arxiv.org/abs/2001.09778.</w:t>
      </w:r>
    </w:p>
    <w:p w14:paraId="6E6F240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2. </w:t>
      </w:r>
      <w:r w:rsidRPr="006E14B6">
        <w:rPr>
          <w:rFonts w:ascii="Calibri" w:hAnsi="Calibri" w:cs="Calibri"/>
          <w:noProof/>
          <w:szCs w:val="24"/>
        </w:rPr>
        <w:tab/>
        <w:t xml:space="preserve">International Comparative Legal Guide. </w:t>
      </w:r>
      <w:r w:rsidRPr="006E14B6">
        <w:rPr>
          <w:rFonts w:ascii="Calibri" w:hAnsi="Calibri" w:cs="Calibri"/>
          <w:i/>
          <w:iCs/>
          <w:noProof/>
          <w:szCs w:val="24"/>
        </w:rPr>
        <w:t>Digital Health Laws and Regulations 2020</w:t>
      </w:r>
      <w:r w:rsidRPr="006E14B6">
        <w:rPr>
          <w:rFonts w:ascii="Calibri" w:hAnsi="Calibri" w:cs="Calibri"/>
          <w:noProof/>
          <w:szCs w:val="24"/>
        </w:rPr>
        <w:t>. (Tanenbaum W, ed.). Global Legal Group; 2020. https://iclg.com/practice-areas/digital-health-laws-and-regulations/usa.</w:t>
      </w:r>
    </w:p>
    <w:p w14:paraId="38C6911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3. </w:t>
      </w:r>
      <w:r w:rsidRPr="006E14B6">
        <w:rPr>
          <w:rFonts w:ascii="Calibri" w:hAnsi="Calibri" w:cs="Calibri"/>
          <w:noProof/>
          <w:szCs w:val="24"/>
        </w:rPr>
        <w:tab/>
        <w:t>US Food and Drug Administration. Digital Health Innovation Action Plan. 2017. https://www.fda.gov/media/106331/download.</w:t>
      </w:r>
    </w:p>
    <w:p w14:paraId="34B7EF5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lastRenderedPageBreak/>
        <w:t xml:space="preserve">14. </w:t>
      </w:r>
      <w:r w:rsidRPr="006E14B6">
        <w:rPr>
          <w:rFonts w:ascii="Calibri" w:hAnsi="Calibri" w:cs="Calibri"/>
          <w:noProof/>
          <w:szCs w:val="24"/>
        </w:rPr>
        <w:tab/>
        <w:t>NHS. The NHS Patient Safety Strategy: Safer culture, safer systems, safer patients. 2019. https://improvement.nhs.uk/resources/patient-safety-strategy/.</w:t>
      </w:r>
    </w:p>
    <w:p w14:paraId="0F660FB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5. </w:t>
      </w:r>
      <w:r w:rsidRPr="006E14B6">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59748B0F"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6. </w:t>
      </w:r>
      <w:r w:rsidRPr="006E14B6">
        <w:rPr>
          <w:rFonts w:ascii="Calibri" w:hAnsi="Calibri" w:cs="Calibri"/>
          <w:noProof/>
          <w:szCs w:val="24"/>
        </w:rPr>
        <w:tab/>
        <w:t xml:space="preserve">Wickramasinghe N, Bodendorf F, eds. </w:t>
      </w:r>
      <w:r w:rsidRPr="006E14B6">
        <w:rPr>
          <w:rFonts w:ascii="Calibri" w:hAnsi="Calibri" w:cs="Calibri"/>
          <w:i/>
          <w:iCs/>
          <w:noProof/>
          <w:szCs w:val="24"/>
        </w:rPr>
        <w:t>Delivering Superior Health and Wellness Management with IoT and Analytics</w:t>
      </w:r>
      <w:r w:rsidRPr="006E14B6">
        <w:rPr>
          <w:rFonts w:ascii="Calibri" w:hAnsi="Calibri" w:cs="Calibri"/>
          <w:noProof/>
          <w:szCs w:val="24"/>
        </w:rPr>
        <w:t>. Springer; 2020. doi:10.1007/978-3-030-17347-0</w:t>
      </w:r>
    </w:p>
    <w:p w14:paraId="67079A2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7. </w:t>
      </w:r>
      <w:r w:rsidRPr="006E14B6">
        <w:rPr>
          <w:rFonts w:ascii="Calibri" w:hAnsi="Calibri" w:cs="Calibri"/>
          <w:noProof/>
          <w:szCs w:val="24"/>
        </w:rPr>
        <w:tab/>
        <w:t xml:space="preserve">Paxton NC, Branca DL. Managing the Risks of Emerging IoT Devices. In: Wickramasinghe N, Bodendorf F, eds. </w:t>
      </w:r>
      <w:r w:rsidRPr="006E14B6">
        <w:rPr>
          <w:rFonts w:ascii="Calibri" w:hAnsi="Calibri" w:cs="Calibri"/>
          <w:i/>
          <w:iCs/>
          <w:noProof/>
          <w:szCs w:val="24"/>
        </w:rPr>
        <w:t>Delivering Superior Health and Wellness Management with IoT and Analytics</w:t>
      </w:r>
      <w:r w:rsidRPr="006E14B6">
        <w:rPr>
          <w:rFonts w:ascii="Calibri" w:hAnsi="Calibri" w:cs="Calibri"/>
          <w:noProof/>
          <w:szCs w:val="24"/>
        </w:rPr>
        <w:t>. Springer; 2020:447-467. doi:10.1007/978-3-030-17347-0_22</w:t>
      </w:r>
    </w:p>
    <w:p w14:paraId="29B1FD5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8. </w:t>
      </w:r>
      <w:r w:rsidRPr="006E14B6">
        <w:rPr>
          <w:rFonts w:ascii="Calibri" w:hAnsi="Calibri" w:cs="Calibri"/>
          <w:noProof/>
          <w:szCs w:val="24"/>
        </w:rPr>
        <w:tab/>
        <w:t xml:space="preserve">Onik MFA, Fielt E, Gable GG. Complex Adaptive Systems Theory in Information Systems Research - A Systematic Literature Review. In: Ling SC, Bahri S, Finnegan P, eds. </w:t>
      </w:r>
      <w:r w:rsidRPr="006E14B6">
        <w:rPr>
          <w:rFonts w:ascii="Calibri" w:hAnsi="Calibri" w:cs="Calibri"/>
          <w:i/>
          <w:iCs/>
          <w:noProof/>
          <w:szCs w:val="24"/>
        </w:rPr>
        <w:t>Pacific Asia Conference on Information Systems (PACIS)</w:t>
      </w:r>
      <w:r w:rsidRPr="006E14B6">
        <w:rPr>
          <w:rFonts w:ascii="Calibri" w:hAnsi="Calibri" w:cs="Calibri"/>
          <w:noProof/>
          <w:szCs w:val="24"/>
        </w:rPr>
        <w:t>. ; 2017:1-14. https://eprints.qut.edu.au/111589/1/pacis - 2017 - Complex Adaptive Systems Theory in Information Systems Research - A Systematic Literature Review.pdf.</w:t>
      </w:r>
    </w:p>
    <w:p w14:paraId="2C50183E"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19. </w:t>
      </w:r>
      <w:r w:rsidRPr="006E14B6">
        <w:rPr>
          <w:rFonts w:ascii="Calibri" w:hAnsi="Calibri" w:cs="Calibri"/>
          <w:noProof/>
          <w:szCs w:val="24"/>
        </w:rPr>
        <w:tab/>
        <w:t xml:space="preserve">Aanestad M, Grisot M, Hanseth O, Vassilakopoulou P. </w:t>
      </w:r>
      <w:r w:rsidRPr="006E14B6">
        <w:rPr>
          <w:rFonts w:ascii="Calibri" w:hAnsi="Calibri" w:cs="Calibri"/>
          <w:i/>
          <w:iCs/>
          <w:noProof/>
          <w:szCs w:val="24"/>
        </w:rPr>
        <w:t>Information Infrastructures within European Health Care: Working with the Installed Base</w:t>
      </w:r>
      <w:r w:rsidRPr="006E14B6">
        <w:rPr>
          <w:rFonts w:ascii="Calibri" w:hAnsi="Calibri" w:cs="Calibri"/>
          <w:noProof/>
          <w:szCs w:val="24"/>
        </w:rPr>
        <w:t>. Springer; 2017. doi:10.1007/978-3-319-51020-0</w:t>
      </w:r>
    </w:p>
    <w:p w14:paraId="17BEDA1E"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0. </w:t>
      </w:r>
      <w:r w:rsidRPr="006E14B6">
        <w:rPr>
          <w:rFonts w:ascii="Calibri" w:hAnsi="Calibri" w:cs="Calibri"/>
          <w:noProof/>
          <w:szCs w:val="24"/>
        </w:rPr>
        <w:tab/>
        <w:t xml:space="preserve">Heeks R. Health information systems: Failure, success and improvisation. </w:t>
      </w:r>
      <w:r w:rsidRPr="006E14B6">
        <w:rPr>
          <w:rFonts w:ascii="Calibri" w:hAnsi="Calibri" w:cs="Calibri"/>
          <w:i/>
          <w:iCs/>
          <w:noProof/>
          <w:szCs w:val="24"/>
        </w:rPr>
        <w:t>Int J Med Inform</w:t>
      </w:r>
      <w:r w:rsidRPr="006E14B6">
        <w:rPr>
          <w:rFonts w:ascii="Calibri" w:hAnsi="Calibri" w:cs="Calibri"/>
          <w:noProof/>
          <w:szCs w:val="24"/>
        </w:rPr>
        <w:t>. 2006;75(2):125-137. doi:10.1016/j.ijmedinf.2005.07.024</w:t>
      </w:r>
    </w:p>
    <w:p w14:paraId="0FC2715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1. </w:t>
      </w:r>
      <w:r w:rsidRPr="006E14B6">
        <w:rPr>
          <w:rFonts w:ascii="Calibri" w:hAnsi="Calibri" w:cs="Calibri"/>
          <w:noProof/>
          <w:szCs w:val="24"/>
        </w:rPr>
        <w:tab/>
        <w:t>Friedman CP, Rubin JC, Sullivan KJ. Toward an Information Infrastructure for Global Health Improvement. 2017:16-23.</w:t>
      </w:r>
    </w:p>
    <w:p w14:paraId="3182D22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2. </w:t>
      </w:r>
      <w:r w:rsidRPr="006E14B6">
        <w:rPr>
          <w:rFonts w:ascii="Calibri" w:hAnsi="Calibri" w:cs="Calibri"/>
          <w:noProof/>
          <w:szCs w:val="24"/>
        </w:rPr>
        <w:tab/>
        <w:t xml:space="preserve">Markus ML. Technochange management: Using IT to drive organizational change. </w:t>
      </w:r>
      <w:r w:rsidRPr="006E14B6">
        <w:rPr>
          <w:rFonts w:ascii="Calibri" w:hAnsi="Calibri" w:cs="Calibri"/>
          <w:i/>
          <w:iCs/>
          <w:noProof/>
          <w:szCs w:val="24"/>
        </w:rPr>
        <w:t>J Inf Technol</w:t>
      </w:r>
      <w:r w:rsidRPr="006E14B6">
        <w:rPr>
          <w:rFonts w:ascii="Calibri" w:hAnsi="Calibri" w:cs="Calibri"/>
          <w:noProof/>
          <w:szCs w:val="24"/>
        </w:rPr>
        <w:t>. 2004;19(1):4-20. doi:10.1057/palgrave.jit.2000002</w:t>
      </w:r>
    </w:p>
    <w:p w14:paraId="02C5CB5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3. </w:t>
      </w:r>
      <w:r w:rsidRPr="006E14B6">
        <w:rPr>
          <w:rFonts w:ascii="Calibri" w:hAnsi="Calibri" w:cs="Calibri"/>
          <w:noProof/>
          <w:szCs w:val="24"/>
        </w:rPr>
        <w:tab/>
        <w:t xml:space="preserve">Johnson OA. General System Theory and the Use of Process Mining to Improve Care Pathways. In: Scott P, de Keizer NF, Georgiou A, eds. </w:t>
      </w:r>
      <w:r w:rsidRPr="006E14B6">
        <w:rPr>
          <w:rFonts w:ascii="Calibri" w:hAnsi="Calibri" w:cs="Calibri"/>
          <w:i/>
          <w:iCs/>
          <w:noProof/>
          <w:szCs w:val="24"/>
        </w:rPr>
        <w:t>Applied Interdisciplinary Theory in Health Informatics: A Knowledge Base for Practitioners</w:t>
      </w:r>
      <w:r w:rsidRPr="006E14B6">
        <w:rPr>
          <w:rFonts w:ascii="Calibri" w:hAnsi="Calibri" w:cs="Calibri"/>
          <w:noProof/>
          <w:szCs w:val="24"/>
        </w:rPr>
        <w:t>. IOS Press; 2019:11-22. doi:10.3233/SHTI1263</w:t>
      </w:r>
    </w:p>
    <w:p w14:paraId="7916648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4. </w:t>
      </w:r>
      <w:r w:rsidRPr="006E14B6">
        <w:rPr>
          <w:rFonts w:ascii="Calibri" w:hAnsi="Calibri" w:cs="Calibri"/>
          <w:noProof/>
          <w:szCs w:val="24"/>
        </w:rPr>
        <w:tab/>
        <w:t xml:space="preserve">Parvizi N, Woods K. Regulation of medicines and medical devices: Contrasts and similarities. </w:t>
      </w:r>
      <w:r w:rsidRPr="006E14B6">
        <w:rPr>
          <w:rFonts w:ascii="Calibri" w:hAnsi="Calibri" w:cs="Calibri"/>
          <w:i/>
          <w:iCs/>
          <w:noProof/>
          <w:szCs w:val="24"/>
        </w:rPr>
        <w:t>Clin Med J R Coll Physicians London</w:t>
      </w:r>
      <w:r w:rsidRPr="006E14B6">
        <w:rPr>
          <w:rFonts w:ascii="Calibri" w:hAnsi="Calibri" w:cs="Calibri"/>
          <w:noProof/>
          <w:szCs w:val="24"/>
        </w:rPr>
        <w:t>. 2014;14(1):6-12. doi:10.7861/clinmedicine.14-1-6</w:t>
      </w:r>
    </w:p>
    <w:p w14:paraId="6B1C6BE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5. </w:t>
      </w:r>
      <w:r w:rsidRPr="006E14B6">
        <w:rPr>
          <w:rFonts w:ascii="Calibri" w:hAnsi="Calibri" w:cs="Calibri"/>
          <w:noProof/>
          <w:szCs w:val="24"/>
        </w:rPr>
        <w:tab/>
        <w:t xml:space="preserve">Lupton D. </w:t>
      </w:r>
      <w:r w:rsidRPr="006E14B6">
        <w:rPr>
          <w:rFonts w:ascii="Calibri" w:hAnsi="Calibri" w:cs="Calibri"/>
          <w:i/>
          <w:iCs/>
          <w:noProof/>
          <w:szCs w:val="24"/>
        </w:rPr>
        <w:t>Digital Health: Critical and Cross-Disciplinary Perspectives</w:t>
      </w:r>
      <w:r w:rsidRPr="006E14B6">
        <w:rPr>
          <w:rFonts w:ascii="Calibri" w:hAnsi="Calibri" w:cs="Calibri"/>
          <w:noProof/>
          <w:szCs w:val="24"/>
        </w:rPr>
        <w:t>. (Chamberlain K, Lyons A, eds.). Routledge; 2017. https://books.google.co.uk/books?hl=en&amp;lr=&amp;id=09srDwAAQBAJ&amp;oi=fnd&amp;pg=PT8&amp;dq=Novel+challenges+of+new+and+emerging+digital+health+technologies&amp;ots=5dgCyGehlJ&amp;sig=OTsQkQj_iHtz5W12G_z5aSUt8F4&amp;redir_esc=y#v=onepage&amp;q&amp;f=false.</w:t>
      </w:r>
    </w:p>
    <w:p w14:paraId="3C64AFC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6. </w:t>
      </w:r>
      <w:r w:rsidRPr="006E14B6">
        <w:rPr>
          <w:rFonts w:ascii="Calibri" w:hAnsi="Calibri" w:cs="Calibri"/>
          <w:noProof/>
          <w:szCs w:val="24"/>
        </w:rPr>
        <w:tab/>
        <w:t xml:space="preserve">Robinson L, Cotten SR, Ono H, et al. Digital inequalities and why they matter. </w:t>
      </w:r>
      <w:r w:rsidRPr="006E14B6">
        <w:rPr>
          <w:rFonts w:ascii="Calibri" w:hAnsi="Calibri" w:cs="Calibri"/>
          <w:i/>
          <w:iCs/>
          <w:noProof/>
          <w:szCs w:val="24"/>
        </w:rPr>
        <w:t>Inf Commun Soc</w:t>
      </w:r>
      <w:r w:rsidRPr="006E14B6">
        <w:rPr>
          <w:rFonts w:ascii="Calibri" w:hAnsi="Calibri" w:cs="Calibri"/>
          <w:noProof/>
          <w:szCs w:val="24"/>
        </w:rPr>
        <w:t>. 2015;18(5):569-582. doi:10.1080/1369118X.2015.1012532</w:t>
      </w:r>
    </w:p>
    <w:p w14:paraId="7DB8089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7. </w:t>
      </w:r>
      <w:r w:rsidRPr="006E14B6">
        <w:rPr>
          <w:rFonts w:ascii="Calibri" w:hAnsi="Calibri" w:cs="Calibri"/>
          <w:noProof/>
          <w:szCs w:val="24"/>
        </w:rPr>
        <w:tab/>
        <w:t xml:space="preserve">McAuley A. Digital health interventions: Widening access or widening inequalities? </w:t>
      </w:r>
      <w:r w:rsidRPr="006E14B6">
        <w:rPr>
          <w:rFonts w:ascii="Calibri" w:hAnsi="Calibri" w:cs="Calibri"/>
          <w:i/>
          <w:iCs/>
          <w:noProof/>
          <w:szCs w:val="24"/>
        </w:rPr>
        <w:t>Public Health</w:t>
      </w:r>
      <w:r w:rsidRPr="006E14B6">
        <w:rPr>
          <w:rFonts w:ascii="Calibri" w:hAnsi="Calibri" w:cs="Calibri"/>
          <w:noProof/>
          <w:szCs w:val="24"/>
        </w:rPr>
        <w:t>. 2014;128(12):1118-1120. doi:10.1016/j.puhe.2014.10.008</w:t>
      </w:r>
    </w:p>
    <w:p w14:paraId="182E2B2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8. </w:t>
      </w:r>
      <w:r w:rsidRPr="006E14B6">
        <w:rPr>
          <w:rFonts w:ascii="Calibri" w:hAnsi="Calibri" w:cs="Calibri"/>
          <w:noProof/>
          <w:szCs w:val="24"/>
        </w:rPr>
        <w:tab/>
        <w:t xml:space="preserve">Banerjee A. Digital health interventions and inequalities: The case for a new paradigm. </w:t>
      </w:r>
      <w:r w:rsidRPr="006E14B6">
        <w:rPr>
          <w:rFonts w:ascii="Calibri" w:hAnsi="Calibri" w:cs="Calibri"/>
          <w:i/>
          <w:iCs/>
          <w:noProof/>
          <w:szCs w:val="24"/>
        </w:rPr>
        <w:lastRenderedPageBreak/>
        <w:t>BMJ Evidence-Based Med</w:t>
      </w:r>
      <w:r w:rsidRPr="006E14B6">
        <w:rPr>
          <w:rFonts w:ascii="Calibri" w:hAnsi="Calibri" w:cs="Calibri"/>
          <w:noProof/>
          <w:szCs w:val="24"/>
        </w:rPr>
        <w:t>. 2019;2:2-5. doi:10.1136/bmjebm-2019-111282</w:t>
      </w:r>
    </w:p>
    <w:p w14:paraId="3E3B185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29. </w:t>
      </w:r>
      <w:r w:rsidRPr="006E14B6">
        <w:rPr>
          <w:rFonts w:ascii="Calibri" w:hAnsi="Calibri" w:cs="Calibri"/>
          <w:noProof/>
          <w:szCs w:val="24"/>
        </w:rPr>
        <w:tab/>
        <w:t xml:space="preserve">Jenkins DA, Sperrin M, Martin GP, Peek N. Dynamic models to predict health outcomes: current status and methodological challenges. </w:t>
      </w:r>
      <w:r w:rsidRPr="006E14B6">
        <w:rPr>
          <w:rFonts w:ascii="Calibri" w:hAnsi="Calibri" w:cs="Calibri"/>
          <w:i/>
          <w:iCs/>
          <w:noProof/>
          <w:szCs w:val="24"/>
        </w:rPr>
        <w:t>Diagnostic Progn Res</w:t>
      </w:r>
      <w:r w:rsidRPr="006E14B6">
        <w:rPr>
          <w:rFonts w:ascii="Calibri" w:hAnsi="Calibri" w:cs="Calibri"/>
          <w:noProof/>
          <w:szCs w:val="24"/>
        </w:rPr>
        <w:t>. 2018;2(1):1-9. doi:10.1186/s41512-018-0045-2</w:t>
      </w:r>
    </w:p>
    <w:p w14:paraId="7C20B36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0. </w:t>
      </w:r>
      <w:r w:rsidRPr="006E14B6">
        <w:rPr>
          <w:rFonts w:ascii="Calibri" w:hAnsi="Calibri" w:cs="Calibri"/>
          <w:noProof/>
          <w:szCs w:val="24"/>
        </w:rPr>
        <w:tab/>
        <w:t xml:space="preserve">Leveson NG. Software Safety: Why, What, and How. </w:t>
      </w:r>
      <w:r w:rsidRPr="006E14B6">
        <w:rPr>
          <w:rFonts w:ascii="Calibri" w:hAnsi="Calibri" w:cs="Calibri"/>
          <w:i/>
          <w:iCs/>
          <w:noProof/>
          <w:szCs w:val="24"/>
        </w:rPr>
        <w:t>Comput Surv</w:t>
      </w:r>
      <w:r w:rsidRPr="006E14B6">
        <w:rPr>
          <w:rFonts w:ascii="Calibri" w:hAnsi="Calibri" w:cs="Calibri"/>
          <w:noProof/>
          <w:szCs w:val="24"/>
        </w:rPr>
        <w:t>. 1986;18(2).</w:t>
      </w:r>
    </w:p>
    <w:p w14:paraId="0D8EE69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1. </w:t>
      </w:r>
      <w:r w:rsidRPr="006E14B6">
        <w:rPr>
          <w:rFonts w:ascii="Calibri" w:hAnsi="Calibri" w:cs="Calibri"/>
          <w:noProof/>
          <w:szCs w:val="24"/>
        </w:rPr>
        <w:tab/>
        <w:t xml:space="preserve">Pilotto A, Boi R, Petermans J. Technology in geriatrics. </w:t>
      </w:r>
      <w:r w:rsidRPr="006E14B6">
        <w:rPr>
          <w:rFonts w:ascii="Calibri" w:hAnsi="Calibri" w:cs="Calibri"/>
          <w:i/>
          <w:iCs/>
          <w:noProof/>
          <w:szCs w:val="24"/>
        </w:rPr>
        <w:t>Age Ageing</w:t>
      </w:r>
      <w:r w:rsidRPr="006E14B6">
        <w:rPr>
          <w:rFonts w:ascii="Calibri" w:hAnsi="Calibri" w:cs="Calibri"/>
          <w:noProof/>
          <w:szCs w:val="24"/>
        </w:rPr>
        <w:t>. 2018;47(6):771-774. doi:10.1093/ageing/afy026</w:t>
      </w:r>
    </w:p>
    <w:p w14:paraId="3E31BC1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2. </w:t>
      </w:r>
      <w:r w:rsidRPr="006E14B6">
        <w:rPr>
          <w:rFonts w:ascii="Calibri" w:hAnsi="Calibri" w:cs="Calibri"/>
          <w:noProof/>
          <w:szCs w:val="24"/>
        </w:rPr>
        <w:tab/>
        <w:t xml:space="preserve">Wismar M, Palm W, Figueras J, Ernst K, van Ginneken E. </w:t>
      </w:r>
      <w:r w:rsidRPr="006E14B6">
        <w:rPr>
          <w:rFonts w:ascii="Calibri" w:hAnsi="Calibri" w:cs="Calibri"/>
          <w:i/>
          <w:iCs/>
          <w:noProof/>
          <w:szCs w:val="24"/>
        </w:rPr>
        <w:t>Cross-Border Health Care in the European Union: Mapping and Analysing Practices and Policies</w:t>
      </w:r>
      <w:r w:rsidRPr="006E14B6">
        <w:rPr>
          <w:rFonts w:ascii="Calibri" w:hAnsi="Calibri" w:cs="Calibri"/>
          <w:noProof/>
          <w:szCs w:val="24"/>
        </w:rPr>
        <w:t>. Copenhagen: WHO Europe; 2011. https://apps.who.int/iris/bitstream/handle/10665/327961/9789289002219-eng.pdf.</w:t>
      </w:r>
    </w:p>
    <w:p w14:paraId="1508F0BC"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3. </w:t>
      </w:r>
      <w:r w:rsidRPr="006E14B6">
        <w:rPr>
          <w:rFonts w:ascii="Calibri" w:hAnsi="Calibri" w:cs="Calibri"/>
          <w:noProof/>
          <w:szCs w:val="24"/>
        </w:rPr>
        <w:tab/>
        <w:t xml:space="preserve">Gammack J, Hobbs V, Pigott D. </w:t>
      </w:r>
      <w:r w:rsidRPr="006E14B6">
        <w:rPr>
          <w:rFonts w:ascii="Calibri" w:hAnsi="Calibri" w:cs="Calibri"/>
          <w:i/>
          <w:iCs/>
          <w:noProof/>
          <w:szCs w:val="24"/>
        </w:rPr>
        <w:t>The Book of Informatics</w:t>
      </w:r>
      <w:r w:rsidRPr="006E14B6">
        <w:rPr>
          <w:rFonts w:ascii="Calibri" w:hAnsi="Calibri" w:cs="Calibri"/>
          <w:noProof/>
          <w:szCs w:val="24"/>
        </w:rPr>
        <w:t>. Cengage Learning; 2011.</w:t>
      </w:r>
    </w:p>
    <w:p w14:paraId="130808E2"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4. </w:t>
      </w:r>
      <w:r w:rsidRPr="006E14B6">
        <w:rPr>
          <w:rFonts w:ascii="Calibri" w:hAnsi="Calibri" w:cs="Calibri"/>
          <w:noProof/>
          <w:szCs w:val="24"/>
        </w:rPr>
        <w:tab/>
        <w:t xml:space="preserve">Westrum R. The study of information flow: A personal journey. </w:t>
      </w:r>
      <w:r w:rsidRPr="006E14B6">
        <w:rPr>
          <w:rFonts w:ascii="Calibri" w:hAnsi="Calibri" w:cs="Calibri"/>
          <w:i/>
          <w:iCs/>
          <w:noProof/>
          <w:szCs w:val="24"/>
        </w:rPr>
        <w:t>Saf Sci</w:t>
      </w:r>
      <w:r w:rsidRPr="006E14B6">
        <w:rPr>
          <w:rFonts w:ascii="Calibri" w:hAnsi="Calibri" w:cs="Calibri"/>
          <w:noProof/>
          <w:szCs w:val="24"/>
        </w:rPr>
        <w:t>. 2014;67:58-63. doi:10.1016/j.ssci.2014.01.009</w:t>
      </w:r>
    </w:p>
    <w:p w14:paraId="36497C8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5. </w:t>
      </w:r>
      <w:r w:rsidRPr="006E14B6">
        <w:rPr>
          <w:rFonts w:ascii="Calibri" w:hAnsi="Calibri" w:cs="Calibri"/>
          <w:noProof/>
          <w:szCs w:val="24"/>
        </w:rPr>
        <w:tab/>
        <w:t xml:space="preserve">Wang B, Wu C. Safety informatics as a new, promising and sustainable area of safety science in the information age. </w:t>
      </w:r>
      <w:r w:rsidRPr="006E14B6">
        <w:rPr>
          <w:rFonts w:ascii="Calibri" w:hAnsi="Calibri" w:cs="Calibri"/>
          <w:i/>
          <w:iCs/>
          <w:noProof/>
          <w:szCs w:val="24"/>
        </w:rPr>
        <w:t>J Clean Prod</w:t>
      </w:r>
      <w:r w:rsidRPr="006E14B6">
        <w:rPr>
          <w:rFonts w:ascii="Calibri" w:hAnsi="Calibri" w:cs="Calibri"/>
          <w:noProof/>
          <w:szCs w:val="24"/>
        </w:rPr>
        <w:t>. 2020;252:119852. doi:10.1016/j.jclepro.2019.119852</w:t>
      </w:r>
    </w:p>
    <w:p w14:paraId="3C3A0F6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6. </w:t>
      </w:r>
      <w:r w:rsidRPr="006E14B6">
        <w:rPr>
          <w:rFonts w:ascii="Calibri" w:hAnsi="Calibri" w:cs="Calibri"/>
          <w:noProof/>
          <w:szCs w:val="24"/>
        </w:rPr>
        <w:tab/>
        <w:t xml:space="preserve">Wang B, Wu C. The outline of safety informatics. </w:t>
      </w:r>
      <w:r w:rsidRPr="006E14B6">
        <w:rPr>
          <w:rFonts w:ascii="Calibri" w:hAnsi="Calibri" w:cs="Calibri"/>
          <w:i/>
          <w:iCs/>
          <w:noProof/>
          <w:szCs w:val="24"/>
        </w:rPr>
        <w:t>J Intell</w:t>
      </w:r>
      <w:r w:rsidRPr="006E14B6">
        <w:rPr>
          <w:rFonts w:ascii="Calibri" w:hAnsi="Calibri" w:cs="Calibri"/>
          <w:noProof/>
          <w:szCs w:val="24"/>
        </w:rPr>
        <w:t>. 2018;37(2):88e96.</w:t>
      </w:r>
    </w:p>
    <w:p w14:paraId="1A6D67D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7. </w:t>
      </w:r>
      <w:r w:rsidRPr="006E14B6">
        <w:rPr>
          <w:rFonts w:ascii="Calibri" w:hAnsi="Calibri" w:cs="Calibri"/>
          <w:noProof/>
          <w:szCs w:val="24"/>
        </w:rPr>
        <w:tab/>
        <w:t xml:space="preserve">Huang L, Wu C, Wang B, Ouyang Q. A New Paradigm for Accident Investigation and Analysis in the Era of Big Data. </w:t>
      </w:r>
      <w:r w:rsidRPr="006E14B6">
        <w:rPr>
          <w:rFonts w:ascii="Calibri" w:hAnsi="Calibri" w:cs="Calibri"/>
          <w:i/>
          <w:iCs/>
          <w:noProof/>
          <w:szCs w:val="24"/>
        </w:rPr>
        <w:t>Process Saf Prog</w:t>
      </w:r>
      <w:r w:rsidRPr="006E14B6">
        <w:rPr>
          <w:rFonts w:ascii="Calibri" w:hAnsi="Calibri" w:cs="Calibri"/>
          <w:noProof/>
          <w:szCs w:val="24"/>
        </w:rPr>
        <w:t>. 2017;37(1):42-48. doi:10.1002/prs.11898</w:t>
      </w:r>
    </w:p>
    <w:p w14:paraId="7234736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8. </w:t>
      </w:r>
      <w:r w:rsidRPr="006E14B6">
        <w:rPr>
          <w:rFonts w:ascii="Calibri" w:hAnsi="Calibri" w:cs="Calibri"/>
          <w:noProof/>
          <w:szCs w:val="24"/>
        </w:rPr>
        <w:tab/>
        <w:t xml:space="preserve">Bakken S, Cimino JJ, Hripcsak G. Promoting patient safety and enabling evidence-based practice through informatics. </w:t>
      </w:r>
      <w:r w:rsidRPr="006E14B6">
        <w:rPr>
          <w:rFonts w:ascii="Calibri" w:hAnsi="Calibri" w:cs="Calibri"/>
          <w:i/>
          <w:iCs/>
          <w:noProof/>
          <w:szCs w:val="24"/>
        </w:rPr>
        <w:t>Med Care</w:t>
      </w:r>
      <w:r w:rsidRPr="006E14B6">
        <w:rPr>
          <w:rFonts w:ascii="Calibri" w:hAnsi="Calibri" w:cs="Calibri"/>
          <w:noProof/>
          <w:szCs w:val="24"/>
        </w:rPr>
        <w:t>. 2004;42(2 Suppl):49-56. doi:10.1097/01.mlr.0000109125.00113.f4</w:t>
      </w:r>
    </w:p>
    <w:p w14:paraId="613BEBE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39. </w:t>
      </w:r>
      <w:r w:rsidRPr="006E14B6">
        <w:rPr>
          <w:rFonts w:ascii="Calibri" w:hAnsi="Calibri" w:cs="Calibri"/>
          <w:noProof/>
          <w:szCs w:val="24"/>
        </w:rPr>
        <w:tab/>
        <w:t xml:space="preserve">Singh H, Sittig DF. Measuring and improving patient safety through health information technology: The health IT safety framework. </w:t>
      </w:r>
      <w:r w:rsidRPr="006E14B6">
        <w:rPr>
          <w:rFonts w:ascii="Calibri" w:hAnsi="Calibri" w:cs="Calibri"/>
          <w:i/>
          <w:iCs/>
          <w:noProof/>
          <w:szCs w:val="24"/>
        </w:rPr>
        <w:t>BMJ Qual Saf</w:t>
      </w:r>
      <w:r w:rsidRPr="006E14B6">
        <w:rPr>
          <w:rFonts w:ascii="Calibri" w:hAnsi="Calibri" w:cs="Calibri"/>
          <w:noProof/>
          <w:szCs w:val="24"/>
        </w:rPr>
        <w:t>. 2016;25(4):226-232. doi:10.1136/bmjqs-2015-004486</w:t>
      </w:r>
    </w:p>
    <w:p w14:paraId="52D6648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0. </w:t>
      </w:r>
      <w:r w:rsidRPr="006E14B6">
        <w:rPr>
          <w:rFonts w:ascii="Calibri" w:hAnsi="Calibri" w:cs="Calibri"/>
          <w:noProof/>
          <w:szCs w:val="24"/>
        </w:rPr>
        <w:tab/>
        <w:t xml:space="preserve">IMIA WG7. </w:t>
      </w:r>
      <w:r w:rsidRPr="006E14B6">
        <w:rPr>
          <w:rFonts w:ascii="Calibri" w:hAnsi="Calibri" w:cs="Calibri"/>
          <w:i/>
          <w:iCs/>
          <w:noProof/>
          <w:szCs w:val="24"/>
        </w:rPr>
        <w:t>WG7 - IMIA Working Group on Health Informatics for Patient Safety</w:t>
      </w:r>
      <w:r w:rsidRPr="006E14B6">
        <w:rPr>
          <w:rFonts w:ascii="Calibri" w:hAnsi="Calibri" w:cs="Calibri"/>
          <w:noProof/>
          <w:szCs w:val="24"/>
        </w:rPr>
        <w:t>.; 2018.</w:t>
      </w:r>
    </w:p>
    <w:p w14:paraId="05DB2D78"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1. </w:t>
      </w:r>
      <w:r w:rsidRPr="006E14B6">
        <w:rPr>
          <w:rFonts w:ascii="Calibri" w:hAnsi="Calibri" w:cs="Calibri"/>
          <w:noProof/>
          <w:szCs w:val="24"/>
        </w:rPr>
        <w:tab/>
        <w:t xml:space="preserve">Glikson E, Woolley AW. Human Trust in Artificial Intelligence: Review of Empirical Research. </w:t>
      </w:r>
      <w:r w:rsidRPr="006E14B6">
        <w:rPr>
          <w:rFonts w:ascii="Calibri" w:hAnsi="Calibri" w:cs="Calibri"/>
          <w:i/>
          <w:iCs/>
          <w:noProof/>
          <w:szCs w:val="24"/>
        </w:rPr>
        <w:t>Acad Manag Ann</w:t>
      </w:r>
      <w:r w:rsidRPr="006E14B6">
        <w:rPr>
          <w:rFonts w:ascii="Calibri" w:hAnsi="Calibri" w:cs="Calibri"/>
          <w:noProof/>
          <w:szCs w:val="24"/>
        </w:rPr>
        <w:t>. 2020. doi:10.5465/annals.2018.0057</w:t>
      </w:r>
    </w:p>
    <w:p w14:paraId="446BFE5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2. </w:t>
      </w:r>
      <w:r w:rsidRPr="006E14B6">
        <w:rPr>
          <w:rFonts w:ascii="Calibri" w:hAnsi="Calibri" w:cs="Calibri"/>
          <w:noProof/>
          <w:szCs w:val="24"/>
        </w:rPr>
        <w:tab/>
        <w:t xml:space="preserve">Bishop P, Bloomfield R. A Methodology for Safety Case Development. </w:t>
      </w:r>
      <w:r w:rsidRPr="006E14B6">
        <w:rPr>
          <w:rFonts w:ascii="Calibri" w:hAnsi="Calibri" w:cs="Calibri"/>
          <w:i/>
          <w:iCs/>
          <w:noProof/>
          <w:szCs w:val="24"/>
        </w:rPr>
        <w:t>Saf Reliab</w:t>
      </w:r>
      <w:r w:rsidRPr="006E14B6">
        <w:rPr>
          <w:rFonts w:ascii="Calibri" w:hAnsi="Calibri" w:cs="Calibri"/>
          <w:noProof/>
          <w:szCs w:val="24"/>
        </w:rPr>
        <w:t>. 2000;20(1):34-42. doi:10.1080/09617353.2000.11690698</w:t>
      </w:r>
    </w:p>
    <w:p w14:paraId="7E08BD0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3. </w:t>
      </w:r>
      <w:r w:rsidRPr="006E14B6">
        <w:rPr>
          <w:rFonts w:ascii="Calibri" w:hAnsi="Calibri" w:cs="Calibri"/>
          <w:noProof/>
          <w:szCs w:val="24"/>
        </w:rPr>
        <w:tab/>
        <w:t xml:space="preserve">Haimes YY. On the Complex Definition of Risk: A Systems-Based Approach. </w:t>
      </w:r>
      <w:r w:rsidRPr="006E14B6">
        <w:rPr>
          <w:rFonts w:ascii="Calibri" w:hAnsi="Calibri" w:cs="Calibri"/>
          <w:i/>
          <w:iCs/>
          <w:noProof/>
          <w:szCs w:val="24"/>
        </w:rPr>
        <w:t>Risk Anal</w:t>
      </w:r>
      <w:r w:rsidRPr="006E14B6">
        <w:rPr>
          <w:rFonts w:ascii="Calibri" w:hAnsi="Calibri" w:cs="Calibri"/>
          <w:noProof/>
          <w:szCs w:val="24"/>
        </w:rPr>
        <w:t>. 2009;29(12). doi:10.1111/j.1539-6924.2009.01310.x</w:t>
      </w:r>
    </w:p>
    <w:p w14:paraId="3048673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4. </w:t>
      </w:r>
      <w:r w:rsidRPr="006E14B6">
        <w:rPr>
          <w:rFonts w:ascii="Calibri" w:hAnsi="Calibri" w:cs="Calibri"/>
          <w:noProof/>
          <w:szCs w:val="24"/>
        </w:rPr>
        <w:tab/>
        <w:t xml:space="preserve">Ravitz AD, Sapirstein A, Pham JC, Doyle PA. Systems approach and systems engineering applied to health care: Improving patient safety and health care delivery. </w:t>
      </w:r>
      <w:r w:rsidRPr="006E14B6">
        <w:rPr>
          <w:rFonts w:ascii="Calibri" w:hAnsi="Calibri" w:cs="Calibri"/>
          <w:i/>
          <w:iCs/>
          <w:noProof/>
          <w:szCs w:val="24"/>
        </w:rPr>
        <w:t>Johns Hopkins APL Tech Dig (Applied Phys Lab</w:t>
      </w:r>
      <w:r w:rsidRPr="006E14B6">
        <w:rPr>
          <w:rFonts w:ascii="Calibri" w:hAnsi="Calibri" w:cs="Calibri"/>
          <w:noProof/>
          <w:szCs w:val="24"/>
        </w:rPr>
        <w:t>. 2013;31(4):354-365.</w:t>
      </w:r>
    </w:p>
    <w:p w14:paraId="64ACB9A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5. </w:t>
      </w:r>
      <w:r w:rsidRPr="006E14B6">
        <w:rPr>
          <w:rFonts w:ascii="Calibri" w:hAnsi="Calibri" w:cs="Calibri"/>
          <w:noProof/>
          <w:szCs w:val="24"/>
        </w:rPr>
        <w:tab/>
        <w:t xml:space="preserve">Denney E, Pai G, Habli I. Dynamic Safety Cases for Through-Life Safety Assurance. </w:t>
      </w:r>
      <w:r w:rsidRPr="006E14B6">
        <w:rPr>
          <w:rFonts w:ascii="Calibri" w:hAnsi="Calibri" w:cs="Calibri"/>
          <w:i/>
          <w:iCs/>
          <w:noProof/>
          <w:szCs w:val="24"/>
        </w:rPr>
        <w:t>Proc - Int Conf Softw Eng</w:t>
      </w:r>
      <w:r w:rsidRPr="006E14B6">
        <w:rPr>
          <w:rFonts w:ascii="Calibri" w:hAnsi="Calibri" w:cs="Calibri"/>
          <w:noProof/>
          <w:szCs w:val="24"/>
        </w:rPr>
        <w:t>. 2015;2(2):587-590. doi:10.1109/ICSE.2015.199</w:t>
      </w:r>
    </w:p>
    <w:p w14:paraId="515BA54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lastRenderedPageBreak/>
        <w:t xml:space="preserve">46. </w:t>
      </w:r>
      <w:r w:rsidRPr="006E14B6">
        <w:rPr>
          <w:rFonts w:ascii="Calibri" w:hAnsi="Calibri" w:cs="Calibri"/>
          <w:noProof/>
          <w:szCs w:val="24"/>
        </w:rPr>
        <w:tab/>
        <w:t xml:space="preserve">Flood M, Habli I. Multi-view safety cases. </w:t>
      </w:r>
      <w:r w:rsidRPr="006E14B6">
        <w:rPr>
          <w:rFonts w:ascii="Calibri" w:hAnsi="Calibri" w:cs="Calibri"/>
          <w:i/>
          <w:iCs/>
          <w:noProof/>
          <w:szCs w:val="24"/>
        </w:rPr>
        <w:t>IET Conf Publ</w:t>
      </w:r>
      <w:r w:rsidRPr="006E14B6">
        <w:rPr>
          <w:rFonts w:ascii="Calibri" w:hAnsi="Calibri" w:cs="Calibri"/>
          <w:noProof/>
          <w:szCs w:val="24"/>
        </w:rPr>
        <w:t>. 2011;2011(578 CP):1-6. doi:10.1049/cp.2011.0260</w:t>
      </w:r>
    </w:p>
    <w:p w14:paraId="43E115B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7. </w:t>
      </w:r>
      <w:r w:rsidRPr="006E14B6">
        <w:rPr>
          <w:rFonts w:ascii="Calibri" w:hAnsi="Calibri" w:cs="Calibri"/>
          <w:noProof/>
          <w:szCs w:val="24"/>
        </w:rPr>
        <w:tab/>
        <w:t xml:space="preserve">Habli I, White S, Sujan MA, Harrison S, Ugarte M. What is the safety case for health IT? A study of assurance practices in England. </w:t>
      </w:r>
      <w:r w:rsidRPr="006E14B6">
        <w:rPr>
          <w:rFonts w:ascii="Calibri" w:hAnsi="Calibri" w:cs="Calibri"/>
          <w:i/>
          <w:iCs/>
          <w:noProof/>
          <w:szCs w:val="24"/>
        </w:rPr>
        <w:t>Saf Sci</w:t>
      </w:r>
      <w:r w:rsidRPr="006E14B6">
        <w:rPr>
          <w:rFonts w:ascii="Calibri" w:hAnsi="Calibri" w:cs="Calibri"/>
          <w:noProof/>
          <w:szCs w:val="24"/>
        </w:rPr>
        <w:t>. 2018;110:324-335. doi:10.1016/j.ssci.2018.09.001</w:t>
      </w:r>
    </w:p>
    <w:p w14:paraId="2D0B2E2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8. </w:t>
      </w:r>
      <w:r w:rsidRPr="006E14B6">
        <w:rPr>
          <w:rFonts w:ascii="Calibri" w:hAnsi="Calibri" w:cs="Calibri"/>
          <w:noProof/>
          <w:szCs w:val="24"/>
        </w:rPr>
        <w:tab/>
        <w:t xml:space="preserve">Despotou G, White S, Kelly T, Ryan M. Introducing safety cases for health IT. </w:t>
      </w:r>
      <w:r w:rsidRPr="006E14B6">
        <w:rPr>
          <w:rFonts w:ascii="Calibri" w:hAnsi="Calibri" w:cs="Calibri"/>
          <w:i/>
          <w:iCs/>
          <w:noProof/>
          <w:szCs w:val="24"/>
        </w:rPr>
        <w:t>2012 4th Int Work Softw Eng Heal Care, SEHC 2012 - Proc</w:t>
      </w:r>
      <w:r w:rsidRPr="006E14B6">
        <w:rPr>
          <w:rFonts w:ascii="Calibri" w:hAnsi="Calibri" w:cs="Calibri"/>
          <w:noProof/>
          <w:szCs w:val="24"/>
        </w:rPr>
        <w:t>. 2012:44-50. doi:10.1109/SEHC.2012.6227010</w:t>
      </w:r>
    </w:p>
    <w:p w14:paraId="20F56C4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49. </w:t>
      </w:r>
      <w:r w:rsidRPr="006E14B6">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6E14B6">
        <w:rPr>
          <w:rFonts w:ascii="Calibri" w:hAnsi="Calibri" w:cs="Calibri"/>
          <w:i/>
          <w:iCs/>
          <w:noProof/>
          <w:szCs w:val="24"/>
        </w:rPr>
        <w:t>Reliab Eng Syst Saf</w:t>
      </w:r>
      <w:r w:rsidRPr="006E14B6">
        <w:rPr>
          <w:rFonts w:ascii="Calibri" w:hAnsi="Calibri" w:cs="Calibri"/>
          <w:noProof/>
          <w:szCs w:val="24"/>
        </w:rPr>
        <w:t>. 2015;140:200-207. doi:10.1016/j.ress.2015.03.033</w:t>
      </w:r>
    </w:p>
    <w:p w14:paraId="024698F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0. </w:t>
      </w:r>
      <w:r w:rsidRPr="006E14B6">
        <w:rPr>
          <w:rFonts w:ascii="Calibri" w:hAnsi="Calibri" w:cs="Calibri"/>
          <w:noProof/>
          <w:szCs w:val="24"/>
        </w:rPr>
        <w:tab/>
        <w:t xml:space="preserve">Thorne SE, Robinson CA. Reciprocal trust in health care relationships. </w:t>
      </w:r>
      <w:r w:rsidRPr="006E14B6">
        <w:rPr>
          <w:rFonts w:ascii="Calibri" w:hAnsi="Calibri" w:cs="Calibri"/>
          <w:i/>
          <w:iCs/>
          <w:noProof/>
          <w:szCs w:val="24"/>
        </w:rPr>
        <w:t>J Adv Nurs</w:t>
      </w:r>
      <w:r w:rsidRPr="006E14B6">
        <w:rPr>
          <w:rFonts w:ascii="Calibri" w:hAnsi="Calibri" w:cs="Calibri"/>
          <w:noProof/>
          <w:szCs w:val="24"/>
        </w:rPr>
        <w:t>. 1988;13(6):782-789. doi:10.1111/j.1365-2648.1988.tb00570.x</w:t>
      </w:r>
    </w:p>
    <w:p w14:paraId="6965DFD0"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1. </w:t>
      </w:r>
      <w:r w:rsidRPr="006E14B6">
        <w:rPr>
          <w:rFonts w:ascii="Calibri" w:hAnsi="Calibri" w:cs="Calibri"/>
          <w:noProof/>
          <w:szCs w:val="24"/>
        </w:rPr>
        <w:tab/>
        <w:t xml:space="preserve">Song J, Zahedi FM. Trust in health infomediaries. </w:t>
      </w:r>
      <w:r w:rsidRPr="006E14B6">
        <w:rPr>
          <w:rFonts w:ascii="Calibri" w:hAnsi="Calibri" w:cs="Calibri"/>
          <w:i/>
          <w:iCs/>
          <w:noProof/>
          <w:szCs w:val="24"/>
        </w:rPr>
        <w:t>Decis Support Syst</w:t>
      </w:r>
      <w:r w:rsidRPr="006E14B6">
        <w:rPr>
          <w:rFonts w:ascii="Calibri" w:hAnsi="Calibri" w:cs="Calibri"/>
          <w:noProof/>
          <w:szCs w:val="24"/>
        </w:rPr>
        <w:t>. 2007;43(2):390-407. doi:10.1016/j.dss.2006.11.011</w:t>
      </w:r>
    </w:p>
    <w:p w14:paraId="04482A5A"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2. </w:t>
      </w:r>
      <w:r w:rsidRPr="006E14B6">
        <w:rPr>
          <w:rFonts w:ascii="Calibri" w:hAnsi="Calibri" w:cs="Calibri"/>
          <w:noProof/>
          <w:szCs w:val="24"/>
        </w:rPr>
        <w:tab/>
        <w:t xml:space="preserve">Calnan M, Rowe R. Researching trust relations in health care: Conceptual and methodological challenges – an introduction. </w:t>
      </w:r>
      <w:r w:rsidRPr="006E14B6">
        <w:rPr>
          <w:rFonts w:ascii="Calibri" w:hAnsi="Calibri" w:cs="Calibri"/>
          <w:i/>
          <w:iCs/>
          <w:noProof/>
          <w:szCs w:val="24"/>
        </w:rPr>
        <w:t>J Health Organ Manag</w:t>
      </w:r>
      <w:r w:rsidRPr="006E14B6">
        <w:rPr>
          <w:rFonts w:ascii="Calibri" w:hAnsi="Calibri" w:cs="Calibri"/>
          <w:noProof/>
          <w:szCs w:val="24"/>
        </w:rPr>
        <w:t>. 2006;20(5):349-358. doi:10.1108/14777260610701759</w:t>
      </w:r>
    </w:p>
    <w:p w14:paraId="5F8D6582"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3. </w:t>
      </w:r>
      <w:r w:rsidRPr="006E14B6">
        <w:rPr>
          <w:rFonts w:ascii="Calibri" w:hAnsi="Calibri" w:cs="Calibri"/>
          <w:noProof/>
          <w:szCs w:val="24"/>
        </w:rPr>
        <w:tab/>
        <w:t xml:space="preserve">Usher-Smith JA, Emery JD, Hamilton WT, Griffin SJ, Walter FM. Risk prediction tools for cancer in primary care. </w:t>
      </w:r>
      <w:r w:rsidRPr="006E14B6">
        <w:rPr>
          <w:rFonts w:ascii="Calibri" w:hAnsi="Calibri" w:cs="Calibri"/>
          <w:i/>
          <w:iCs/>
          <w:noProof/>
          <w:szCs w:val="24"/>
        </w:rPr>
        <w:t>Br J Cancer</w:t>
      </w:r>
      <w:r w:rsidRPr="006E14B6">
        <w:rPr>
          <w:rFonts w:ascii="Calibri" w:hAnsi="Calibri" w:cs="Calibri"/>
          <w:noProof/>
          <w:szCs w:val="24"/>
        </w:rPr>
        <w:t>. 2015;113(12):1645-1650. doi:10.1038/bjc.2015.409</w:t>
      </w:r>
    </w:p>
    <w:p w14:paraId="4E7C098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4. </w:t>
      </w:r>
      <w:r w:rsidRPr="006E14B6">
        <w:rPr>
          <w:rFonts w:ascii="Calibri" w:hAnsi="Calibri" w:cs="Calibri"/>
          <w:noProof/>
          <w:szCs w:val="24"/>
        </w:rPr>
        <w:tab/>
        <w:t xml:space="preserve">Lipkus IM, Peters E, Kimmick G, Liotcheva V, Marcom P. Breast cancer patients’ treatment expectations after exposure to the decision aid program adjuvant online: The influence of numeracy. </w:t>
      </w:r>
      <w:r w:rsidRPr="006E14B6">
        <w:rPr>
          <w:rFonts w:ascii="Calibri" w:hAnsi="Calibri" w:cs="Calibri"/>
          <w:i/>
          <w:iCs/>
          <w:noProof/>
          <w:szCs w:val="24"/>
        </w:rPr>
        <w:t>Med Decis Mak</w:t>
      </w:r>
      <w:r w:rsidRPr="006E14B6">
        <w:rPr>
          <w:rFonts w:ascii="Calibri" w:hAnsi="Calibri" w:cs="Calibri"/>
          <w:noProof/>
          <w:szCs w:val="24"/>
        </w:rPr>
        <w:t>. 2010;30(4):464-473. doi:10.1177/0272989X09360371</w:t>
      </w:r>
    </w:p>
    <w:p w14:paraId="0785C5E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5. </w:t>
      </w:r>
      <w:r w:rsidRPr="006E14B6">
        <w:rPr>
          <w:rFonts w:ascii="Calibri" w:hAnsi="Calibri" w:cs="Calibri"/>
          <w:noProof/>
          <w:szCs w:val="24"/>
        </w:rPr>
        <w:tab/>
        <w:t xml:space="preserve">Wardle C, Derakhshan H. Information Disorder: Toward an interdisciplinary framework for research and policy making. </w:t>
      </w:r>
      <w:r w:rsidRPr="006E14B6">
        <w:rPr>
          <w:rFonts w:ascii="Calibri" w:hAnsi="Calibri" w:cs="Calibri"/>
          <w:i/>
          <w:iCs/>
          <w:noProof/>
          <w:szCs w:val="24"/>
        </w:rPr>
        <w:t>Rep to Counc Eur</w:t>
      </w:r>
      <w:r w:rsidRPr="006E14B6">
        <w:rPr>
          <w:rFonts w:ascii="Calibri" w:hAnsi="Calibri" w:cs="Calibri"/>
          <w:noProof/>
          <w:szCs w:val="24"/>
        </w:rPr>
        <w:t>. 2017:108. https://rm.coe.int/information-disorder-toward-an-interdisciplinary-framework-for-researc/168076277c.</w:t>
      </w:r>
    </w:p>
    <w:p w14:paraId="3205E43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6. </w:t>
      </w:r>
      <w:r w:rsidRPr="006E14B6">
        <w:rPr>
          <w:rFonts w:ascii="Calibri" w:hAnsi="Calibri" w:cs="Calibri"/>
          <w:noProof/>
          <w:szCs w:val="24"/>
        </w:rPr>
        <w:tab/>
        <w:t xml:space="preserve">Mechanic D, Schlesinger M. The impact of managed care on patients’ trust in medical care and their physicians. </w:t>
      </w:r>
      <w:r w:rsidRPr="006E14B6">
        <w:rPr>
          <w:rFonts w:ascii="Calibri" w:hAnsi="Calibri" w:cs="Calibri"/>
          <w:i/>
          <w:iCs/>
          <w:noProof/>
          <w:szCs w:val="24"/>
        </w:rPr>
        <w:t>JAMA</w:t>
      </w:r>
      <w:r w:rsidRPr="006E14B6">
        <w:rPr>
          <w:rFonts w:ascii="Calibri" w:hAnsi="Calibri" w:cs="Calibri"/>
          <w:noProof/>
          <w:szCs w:val="24"/>
        </w:rPr>
        <w:t>. 1996;275(21):1693-1697. doi:10.1001/jama.1996.03530450083048</w:t>
      </w:r>
    </w:p>
    <w:p w14:paraId="27100B4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7. </w:t>
      </w:r>
      <w:r w:rsidRPr="006E14B6">
        <w:rPr>
          <w:rFonts w:ascii="Calibri" w:hAnsi="Calibri" w:cs="Calibri"/>
          <w:noProof/>
          <w:szCs w:val="24"/>
        </w:rPr>
        <w:tab/>
        <w:t xml:space="preserve">Alaszewski A. Risk, trust and health. </w:t>
      </w:r>
      <w:r w:rsidRPr="006E14B6">
        <w:rPr>
          <w:rFonts w:ascii="Calibri" w:hAnsi="Calibri" w:cs="Calibri"/>
          <w:i/>
          <w:iCs/>
          <w:noProof/>
          <w:szCs w:val="24"/>
        </w:rPr>
        <w:t>Heal Risk Soc</w:t>
      </w:r>
      <w:r w:rsidRPr="006E14B6">
        <w:rPr>
          <w:rFonts w:ascii="Calibri" w:hAnsi="Calibri" w:cs="Calibri"/>
          <w:noProof/>
          <w:szCs w:val="24"/>
        </w:rPr>
        <w:t>. 2003;5(3):235-239. doi:10.1080/13698570310001606941</w:t>
      </w:r>
    </w:p>
    <w:p w14:paraId="2D8CCC8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8. </w:t>
      </w:r>
      <w:r w:rsidRPr="006E14B6">
        <w:rPr>
          <w:rFonts w:ascii="Calibri" w:hAnsi="Calibri" w:cs="Calibri"/>
          <w:noProof/>
          <w:szCs w:val="24"/>
        </w:rPr>
        <w:tab/>
        <w:t xml:space="preserve">Hwong AR, Sah S, Lehmann LS. The Effects of Public Disclosure of Industry Payments to Physicians on Patient Trust: A Randomized Experiment. </w:t>
      </w:r>
      <w:r w:rsidRPr="006E14B6">
        <w:rPr>
          <w:rFonts w:ascii="Calibri" w:hAnsi="Calibri" w:cs="Calibri"/>
          <w:i/>
          <w:iCs/>
          <w:noProof/>
          <w:szCs w:val="24"/>
        </w:rPr>
        <w:t>J Gen Intern Med</w:t>
      </w:r>
      <w:r w:rsidRPr="006E14B6">
        <w:rPr>
          <w:rFonts w:ascii="Calibri" w:hAnsi="Calibri" w:cs="Calibri"/>
          <w:noProof/>
          <w:szCs w:val="24"/>
        </w:rPr>
        <w:t>. 2017;32(11):1186-1192. doi:10.1007/s11606-017-4122-y</w:t>
      </w:r>
    </w:p>
    <w:p w14:paraId="0D90147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59. </w:t>
      </w:r>
      <w:r w:rsidRPr="006E14B6">
        <w:rPr>
          <w:rFonts w:ascii="Calibri" w:hAnsi="Calibri" w:cs="Calibri"/>
          <w:noProof/>
          <w:szCs w:val="24"/>
        </w:rPr>
        <w:tab/>
        <w:t xml:space="preserve">Siau K, Wang W. Building trust in artificial intelligence, machine learning, and robotics. </w:t>
      </w:r>
      <w:r w:rsidRPr="006E14B6">
        <w:rPr>
          <w:rFonts w:ascii="Calibri" w:hAnsi="Calibri" w:cs="Calibri"/>
          <w:i/>
          <w:iCs/>
          <w:noProof/>
          <w:szCs w:val="24"/>
        </w:rPr>
        <w:t>Cut Bus Technol J</w:t>
      </w:r>
      <w:r w:rsidRPr="006E14B6">
        <w:rPr>
          <w:rFonts w:ascii="Calibri" w:hAnsi="Calibri" w:cs="Calibri"/>
          <w:noProof/>
          <w:szCs w:val="24"/>
        </w:rPr>
        <w:t>. 2018;31(2):47-53.</w:t>
      </w:r>
    </w:p>
    <w:p w14:paraId="6B6CF702"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0. </w:t>
      </w:r>
      <w:r w:rsidRPr="006E14B6">
        <w:rPr>
          <w:rFonts w:ascii="Calibri" w:hAnsi="Calibri" w:cs="Calibri"/>
          <w:noProof/>
          <w:szCs w:val="24"/>
        </w:rPr>
        <w:tab/>
        <w:t xml:space="preserve">Thedell T. The Theater of Safety. </w:t>
      </w:r>
      <w:r w:rsidRPr="006E14B6">
        <w:rPr>
          <w:rFonts w:ascii="Calibri" w:hAnsi="Calibri" w:cs="Calibri"/>
          <w:i/>
          <w:iCs/>
          <w:noProof/>
          <w:szCs w:val="24"/>
        </w:rPr>
        <w:t>Prof Saf</w:t>
      </w:r>
      <w:r w:rsidRPr="006E14B6">
        <w:rPr>
          <w:rFonts w:ascii="Calibri" w:hAnsi="Calibri" w:cs="Calibri"/>
          <w:noProof/>
          <w:szCs w:val="24"/>
        </w:rPr>
        <w:t>. 2013;58(10):28.</w:t>
      </w:r>
    </w:p>
    <w:p w14:paraId="4E4CFE4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1. </w:t>
      </w:r>
      <w:r w:rsidRPr="006E14B6">
        <w:rPr>
          <w:rFonts w:ascii="Calibri" w:hAnsi="Calibri" w:cs="Calibri"/>
          <w:noProof/>
          <w:szCs w:val="24"/>
        </w:rPr>
        <w:tab/>
        <w:t xml:space="preserve">Classen D. Medication Safety: Moving from illusion to reality. </w:t>
      </w:r>
      <w:r w:rsidRPr="006E14B6">
        <w:rPr>
          <w:rFonts w:ascii="Calibri" w:hAnsi="Calibri" w:cs="Calibri"/>
          <w:i/>
          <w:iCs/>
          <w:noProof/>
          <w:szCs w:val="24"/>
        </w:rPr>
        <w:t>JAMA</w:t>
      </w:r>
      <w:r w:rsidRPr="006E14B6">
        <w:rPr>
          <w:rFonts w:ascii="Calibri" w:hAnsi="Calibri" w:cs="Calibri"/>
          <w:noProof/>
          <w:szCs w:val="24"/>
        </w:rPr>
        <w:t>. 2003;289(9):1154-</w:t>
      </w:r>
      <w:r w:rsidRPr="006E14B6">
        <w:rPr>
          <w:rFonts w:ascii="Calibri" w:hAnsi="Calibri" w:cs="Calibri"/>
          <w:noProof/>
          <w:szCs w:val="24"/>
        </w:rPr>
        <w:lastRenderedPageBreak/>
        <w:t>1156.</w:t>
      </w:r>
    </w:p>
    <w:p w14:paraId="7AC337F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2. </w:t>
      </w:r>
      <w:r w:rsidRPr="006E14B6">
        <w:rPr>
          <w:rFonts w:ascii="Calibri" w:hAnsi="Calibri" w:cs="Calibri"/>
          <w:noProof/>
          <w:szCs w:val="24"/>
        </w:rPr>
        <w:tab/>
        <w:t xml:space="preserve">Tomassoni AJ, Simone K. Herbal medicines for children: an illusion of safety? </w:t>
      </w:r>
      <w:r w:rsidRPr="006E14B6">
        <w:rPr>
          <w:rFonts w:ascii="Calibri" w:hAnsi="Calibri" w:cs="Calibri"/>
          <w:i/>
          <w:iCs/>
          <w:noProof/>
          <w:szCs w:val="24"/>
        </w:rPr>
        <w:t>Curr Opin Pediatr</w:t>
      </w:r>
      <w:r w:rsidRPr="006E14B6">
        <w:rPr>
          <w:rFonts w:ascii="Calibri" w:hAnsi="Calibri" w:cs="Calibri"/>
          <w:noProof/>
          <w:szCs w:val="24"/>
        </w:rPr>
        <w:t>. 2001;13:162-169.</w:t>
      </w:r>
    </w:p>
    <w:p w14:paraId="2E46E09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3. </w:t>
      </w:r>
      <w:r w:rsidRPr="006E14B6">
        <w:rPr>
          <w:rFonts w:ascii="Calibri" w:hAnsi="Calibri" w:cs="Calibri"/>
          <w:noProof/>
          <w:szCs w:val="24"/>
        </w:rPr>
        <w:tab/>
        <w:t xml:space="preserve">Kim H, Lee TH. Strategic CSR Communication: A Moderating Role of Transparency in Trust Building. </w:t>
      </w:r>
      <w:r w:rsidRPr="006E14B6">
        <w:rPr>
          <w:rFonts w:ascii="Calibri" w:hAnsi="Calibri" w:cs="Calibri"/>
          <w:i/>
          <w:iCs/>
          <w:noProof/>
          <w:szCs w:val="24"/>
        </w:rPr>
        <w:t>Int J Strateg Commun</w:t>
      </w:r>
      <w:r w:rsidRPr="006E14B6">
        <w:rPr>
          <w:rFonts w:ascii="Calibri" w:hAnsi="Calibri" w:cs="Calibri"/>
          <w:noProof/>
          <w:szCs w:val="24"/>
        </w:rPr>
        <w:t>. 2018;12(2):107-124. doi:10.1080/1553118X.2018.1425692</w:t>
      </w:r>
    </w:p>
    <w:p w14:paraId="7022BD0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4. </w:t>
      </w:r>
      <w:r w:rsidRPr="006E14B6">
        <w:rPr>
          <w:rFonts w:ascii="Calibri" w:hAnsi="Calibri" w:cs="Calibri"/>
          <w:noProof/>
          <w:szCs w:val="24"/>
        </w:rPr>
        <w:tab/>
        <w:t xml:space="preserve">Wykes T, Schueller S. Why reviewing apps is not enough: Transparency for trust (T4T) principles of responsible health app marketplaces. </w:t>
      </w:r>
      <w:r w:rsidRPr="006E14B6">
        <w:rPr>
          <w:rFonts w:ascii="Calibri" w:hAnsi="Calibri" w:cs="Calibri"/>
          <w:i/>
          <w:iCs/>
          <w:noProof/>
          <w:szCs w:val="24"/>
        </w:rPr>
        <w:t>J Med Internet Res</w:t>
      </w:r>
      <w:r w:rsidRPr="006E14B6">
        <w:rPr>
          <w:rFonts w:ascii="Calibri" w:hAnsi="Calibri" w:cs="Calibri"/>
          <w:noProof/>
          <w:szCs w:val="24"/>
        </w:rPr>
        <w:t>. 2019;21(5). doi:10.2196/12390</w:t>
      </w:r>
    </w:p>
    <w:p w14:paraId="7FBA638C"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5. </w:t>
      </w:r>
      <w:r w:rsidRPr="006E14B6">
        <w:rPr>
          <w:rFonts w:ascii="Calibri" w:hAnsi="Calibri" w:cs="Calibri"/>
          <w:noProof/>
          <w:szCs w:val="24"/>
        </w:rPr>
        <w:tab/>
        <w:t xml:space="preserve">Holden RJ, Carayon P, Gurses AP, et al. SEIPS 2.0: A human factors framework for studying and improving the work of healthcare professionals and patients. </w:t>
      </w:r>
      <w:r w:rsidRPr="006E14B6">
        <w:rPr>
          <w:rFonts w:ascii="Calibri" w:hAnsi="Calibri" w:cs="Calibri"/>
          <w:i/>
          <w:iCs/>
          <w:noProof/>
          <w:szCs w:val="24"/>
        </w:rPr>
        <w:t>Ergonomics</w:t>
      </w:r>
      <w:r w:rsidRPr="006E14B6">
        <w:rPr>
          <w:rFonts w:ascii="Calibri" w:hAnsi="Calibri" w:cs="Calibri"/>
          <w:noProof/>
          <w:szCs w:val="24"/>
        </w:rPr>
        <w:t>. 2014;56(11):1-30. doi:10.1080/00140139.2013.838643.SEIPS</w:t>
      </w:r>
    </w:p>
    <w:p w14:paraId="2C89E01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6. </w:t>
      </w:r>
      <w:r w:rsidRPr="006E14B6">
        <w:rPr>
          <w:rFonts w:ascii="Calibri" w:hAnsi="Calibri" w:cs="Calibri"/>
          <w:noProof/>
          <w:szCs w:val="24"/>
        </w:rPr>
        <w:tab/>
        <w:t xml:space="preserve">Carayon P, Wooldridge A, Hoonakker P, Hundt AS, Kelly MM. SEIPS 3.0: Human-centered design of the patient journey for patient safety. </w:t>
      </w:r>
      <w:r w:rsidRPr="006E14B6">
        <w:rPr>
          <w:rFonts w:ascii="Calibri" w:hAnsi="Calibri" w:cs="Calibri"/>
          <w:i/>
          <w:iCs/>
          <w:noProof/>
          <w:szCs w:val="24"/>
        </w:rPr>
        <w:t>Appl Ergon</w:t>
      </w:r>
      <w:r w:rsidRPr="006E14B6">
        <w:rPr>
          <w:rFonts w:ascii="Calibri" w:hAnsi="Calibri" w:cs="Calibri"/>
          <w:noProof/>
          <w:szCs w:val="24"/>
        </w:rPr>
        <w:t>. 2020;84(December 2019):103033. doi:10.1016/j.apergo.2019.103033</w:t>
      </w:r>
    </w:p>
    <w:p w14:paraId="4066409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7. </w:t>
      </w:r>
      <w:r w:rsidRPr="006E14B6">
        <w:rPr>
          <w:rFonts w:ascii="Calibri" w:hAnsi="Calibri" w:cs="Calibri"/>
          <w:noProof/>
          <w:szCs w:val="24"/>
        </w:rPr>
        <w:tab/>
        <w:t xml:space="preserve">Arnold M, Piorkowski D, Reimer D, et al. FactSheets: Increasing trust in AI services through supplier’s declarations of conformity. </w:t>
      </w:r>
      <w:r w:rsidRPr="006E14B6">
        <w:rPr>
          <w:rFonts w:ascii="Calibri" w:hAnsi="Calibri" w:cs="Calibri"/>
          <w:i/>
          <w:iCs/>
          <w:noProof/>
          <w:szCs w:val="24"/>
        </w:rPr>
        <w:t>IBM J Res Dev</w:t>
      </w:r>
      <w:r w:rsidRPr="006E14B6">
        <w:rPr>
          <w:rFonts w:ascii="Calibri" w:hAnsi="Calibri" w:cs="Calibri"/>
          <w:noProof/>
          <w:szCs w:val="24"/>
        </w:rPr>
        <w:t>. 2019;63(4-5). doi:10.1147/JRD.2019.2942288</w:t>
      </w:r>
    </w:p>
    <w:p w14:paraId="2DC9058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8. </w:t>
      </w:r>
      <w:r w:rsidRPr="006E14B6">
        <w:rPr>
          <w:rFonts w:ascii="Calibri" w:hAnsi="Calibri" w:cs="Calibri"/>
          <w:noProof/>
          <w:szCs w:val="24"/>
        </w:rPr>
        <w:tab/>
        <w:t xml:space="preserve">Ranjan R, Rana O, Nepal S, et al. Integrating the Internet of Things and Data Science. </w:t>
      </w:r>
      <w:r w:rsidRPr="006E14B6">
        <w:rPr>
          <w:rFonts w:ascii="Calibri" w:hAnsi="Calibri" w:cs="Calibri"/>
          <w:i/>
          <w:iCs/>
          <w:noProof/>
          <w:szCs w:val="24"/>
        </w:rPr>
        <w:t>IEEE Cloud Comput</w:t>
      </w:r>
      <w:r w:rsidRPr="006E14B6">
        <w:rPr>
          <w:rFonts w:ascii="Calibri" w:hAnsi="Calibri" w:cs="Calibri"/>
          <w:noProof/>
          <w:szCs w:val="24"/>
        </w:rPr>
        <w:t>. 2018;5(3):12-26. doi:Doi 10.1109/Mcc.2018.032591612</w:t>
      </w:r>
    </w:p>
    <w:p w14:paraId="13E6AF2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69. </w:t>
      </w:r>
      <w:r w:rsidRPr="006E14B6">
        <w:rPr>
          <w:rFonts w:ascii="Calibri" w:hAnsi="Calibri" w:cs="Calibri"/>
          <w:noProof/>
          <w:szCs w:val="24"/>
        </w:rPr>
        <w:tab/>
        <w:t xml:space="preserve">Jones KH, Laurie G, Stevens L, Dobbs C, Ford D V., Lea N. The other side of the coin: Harm due to the non-use of health-related data. </w:t>
      </w:r>
      <w:r w:rsidRPr="006E14B6">
        <w:rPr>
          <w:rFonts w:ascii="Calibri" w:hAnsi="Calibri" w:cs="Calibri"/>
          <w:i/>
          <w:iCs/>
          <w:noProof/>
          <w:szCs w:val="24"/>
        </w:rPr>
        <w:t>Int J Med Inform</w:t>
      </w:r>
      <w:r w:rsidRPr="006E14B6">
        <w:rPr>
          <w:rFonts w:ascii="Calibri" w:hAnsi="Calibri" w:cs="Calibri"/>
          <w:noProof/>
          <w:szCs w:val="24"/>
        </w:rPr>
        <w:t>. 2017;97:43-51. doi:10.1016/j.ijmedinf.2016.09.010</w:t>
      </w:r>
    </w:p>
    <w:p w14:paraId="13D9C568"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0. </w:t>
      </w:r>
      <w:r w:rsidRPr="006E14B6">
        <w:rPr>
          <w:rFonts w:ascii="Calibri" w:hAnsi="Calibri" w:cs="Calibri"/>
          <w:noProof/>
          <w:szCs w:val="24"/>
        </w:rPr>
        <w:tab/>
        <w:t xml:space="preserve">Díaz M, Martín C, Rubio B. State-of-the-art, challenges, and open issues in the integration of Internet of things and cloud computing. </w:t>
      </w:r>
      <w:r w:rsidRPr="006E14B6">
        <w:rPr>
          <w:rFonts w:ascii="Calibri" w:hAnsi="Calibri" w:cs="Calibri"/>
          <w:i/>
          <w:iCs/>
          <w:noProof/>
          <w:szCs w:val="24"/>
        </w:rPr>
        <w:t>J Netw Comput Appl</w:t>
      </w:r>
      <w:r w:rsidRPr="006E14B6">
        <w:rPr>
          <w:rFonts w:ascii="Calibri" w:hAnsi="Calibri" w:cs="Calibri"/>
          <w:noProof/>
          <w:szCs w:val="24"/>
        </w:rPr>
        <w:t>. 2016;67:99-117. doi:10.1016/j.jnca.2016.01.010</w:t>
      </w:r>
    </w:p>
    <w:p w14:paraId="2476EBA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1. </w:t>
      </w:r>
      <w:r w:rsidRPr="006E14B6">
        <w:rPr>
          <w:rFonts w:ascii="Calibri" w:hAnsi="Calibri" w:cs="Calibri"/>
          <w:noProof/>
          <w:szCs w:val="24"/>
        </w:rPr>
        <w:tab/>
        <w:t xml:space="preserve">Saripalle R, Runyan C, Russell M. Using HL7 FHIR to achieve interoperability in patient health record. </w:t>
      </w:r>
      <w:r w:rsidRPr="006E14B6">
        <w:rPr>
          <w:rFonts w:ascii="Calibri" w:hAnsi="Calibri" w:cs="Calibri"/>
          <w:i/>
          <w:iCs/>
          <w:noProof/>
          <w:szCs w:val="24"/>
        </w:rPr>
        <w:t>J Biomed Inform</w:t>
      </w:r>
      <w:r w:rsidRPr="006E14B6">
        <w:rPr>
          <w:rFonts w:ascii="Calibri" w:hAnsi="Calibri" w:cs="Calibri"/>
          <w:noProof/>
          <w:szCs w:val="24"/>
        </w:rPr>
        <w:t>. 2019;94(103188). doi:10.1016/j.jbi.2019.103188</w:t>
      </w:r>
    </w:p>
    <w:p w14:paraId="013AC9A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2. </w:t>
      </w:r>
      <w:r w:rsidRPr="006E14B6">
        <w:rPr>
          <w:rFonts w:ascii="Calibri" w:hAnsi="Calibri" w:cs="Calibri"/>
          <w:noProof/>
          <w:szCs w:val="24"/>
        </w:rPr>
        <w:tab/>
        <w:t xml:space="preserve">Houta S, Ameler T, Surges R. Use of HL7 FHIR to structure data in epilepsy self-management applications. </w:t>
      </w:r>
      <w:r w:rsidRPr="006E14B6">
        <w:rPr>
          <w:rFonts w:ascii="Calibri" w:hAnsi="Calibri" w:cs="Calibri"/>
          <w:i/>
          <w:iCs/>
          <w:noProof/>
          <w:szCs w:val="24"/>
        </w:rPr>
        <w:t>2019 Int Conf Wirel Mob Comput Netw Commun</w:t>
      </w:r>
      <w:r w:rsidRPr="006E14B6">
        <w:rPr>
          <w:rFonts w:ascii="Calibri" w:hAnsi="Calibri" w:cs="Calibri"/>
          <w:noProof/>
          <w:szCs w:val="24"/>
        </w:rPr>
        <w:t>. 2019:111-115.</w:t>
      </w:r>
    </w:p>
    <w:p w14:paraId="47569B5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3. </w:t>
      </w:r>
      <w:r w:rsidRPr="006E14B6">
        <w:rPr>
          <w:rFonts w:ascii="Calibri" w:hAnsi="Calibri" w:cs="Calibri"/>
          <w:noProof/>
          <w:szCs w:val="24"/>
        </w:rPr>
        <w:tab/>
        <w:t>Roehrs A. OmniPHR: A blockchain based interoperable architecture for personal health records. 2019. http://www.repositorio.jesuita.org.br/bitstream/handle/UNISINOS/8867/Alex Roehrs_.pdf?sequence=1&amp;isAllowed=y.</w:t>
      </w:r>
    </w:p>
    <w:p w14:paraId="6091BDEE"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4. </w:t>
      </w:r>
      <w:r w:rsidRPr="006E14B6">
        <w:rPr>
          <w:rFonts w:ascii="Calibri" w:hAnsi="Calibri" w:cs="Calibri"/>
          <w:noProof/>
          <w:szCs w:val="24"/>
        </w:rPr>
        <w:tab/>
        <w:t xml:space="preserve">Roehrs A, André C, Righi R. OmniPHR : A distributed architecture model to integrate personal health records. </w:t>
      </w:r>
      <w:r w:rsidRPr="006E14B6">
        <w:rPr>
          <w:rFonts w:ascii="Calibri" w:hAnsi="Calibri" w:cs="Calibri"/>
          <w:i/>
          <w:iCs/>
          <w:noProof/>
          <w:szCs w:val="24"/>
        </w:rPr>
        <w:t>J Biomed Inform</w:t>
      </w:r>
      <w:r w:rsidRPr="006E14B6">
        <w:rPr>
          <w:rFonts w:ascii="Calibri" w:hAnsi="Calibri" w:cs="Calibri"/>
          <w:noProof/>
          <w:szCs w:val="24"/>
        </w:rPr>
        <w:t>. 2017;71:70-81. doi:10.1016/j.jbi.2017.05.012</w:t>
      </w:r>
    </w:p>
    <w:p w14:paraId="523045A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5. </w:t>
      </w:r>
      <w:r w:rsidRPr="006E14B6">
        <w:rPr>
          <w:rFonts w:ascii="Calibri" w:hAnsi="Calibri" w:cs="Calibri"/>
          <w:noProof/>
          <w:szCs w:val="24"/>
        </w:rPr>
        <w:tab/>
        <w:t xml:space="preserve">Roehrs A, Andr C, Righi R, Jos S, Wichman MH. Toward a Model for Personal Health Record Interoperability. </w:t>
      </w:r>
      <w:r w:rsidRPr="006E14B6">
        <w:rPr>
          <w:rFonts w:ascii="Calibri" w:hAnsi="Calibri" w:cs="Calibri"/>
          <w:i/>
          <w:iCs/>
          <w:noProof/>
          <w:szCs w:val="24"/>
        </w:rPr>
        <w:t>IEEE J Biomed Heal Informatics</w:t>
      </w:r>
      <w:r w:rsidRPr="006E14B6">
        <w:rPr>
          <w:rFonts w:ascii="Calibri" w:hAnsi="Calibri" w:cs="Calibri"/>
          <w:noProof/>
          <w:szCs w:val="24"/>
        </w:rPr>
        <w:t>. 2019;23(2):867-873.</w:t>
      </w:r>
    </w:p>
    <w:p w14:paraId="20ECEA9E"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6. </w:t>
      </w:r>
      <w:r w:rsidRPr="006E14B6">
        <w:rPr>
          <w:rFonts w:ascii="Calibri" w:hAnsi="Calibri" w:cs="Calibri"/>
          <w:noProof/>
          <w:szCs w:val="24"/>
        </w:rPr>
        <w:tab/>
        <w:t xml:space="preserve">Hansen DP, Pang C, Maeder A. HDI: Integrating health data and tools. </w:t>
      </w:r>
      <w:r w:rsidRPr="006E14B6">
        <w:rPr>
          <w:rFonts w:ascii="Calibri" w:hAnsi="Calibri" w:cs="Calibri"/>
          <w:i/>
          <w:iCs/>
          <w:noProof/>
          <w:szCs w:val="24"/>
        </w:rPr>
        <w:t>Soft Comput</w:t>
      </w:r>
      <w:r w:rsidRPr="006E14B6">
        <w:rPr>
          <w:rFonts w:ascii="Calibri" w:hAnsi="Calibri" w:cs="Calibri"/>
          <w:noProof/>
          <w:szCs w:val="24"/>
        </w:rPr>
        <w:t xml:space="preserve">. </w:t>
      </w:r>
      <w:r w:rsidRPr="006E14B6">
        <w:rPr>
          <w:rFonts w:ascii="Calibri" w:hAnsi="Calibri" w:cs="Calibri"/>
          <w:noProof/>
          <w:szCs w:val="24"/>
        </w:rPr>
        <w:lastRenderedPageBreak/>
        <w:t>2007;11(4):361-367. doi:10.1007/s00500-006-0090-6</w:t>
      </w:r>
    </w:p>
    <w:p w14:paraId="3BF165CC"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7. </w:t>
      </w:r>
      <w:r w:rsidRPr="006E14B6">
        <w:rPr>
          <w:rFonts w:ascii="Calibri" w:hAnsi="Calibri" w:cs="Calibri"/>
          <w:noProof/>
          <w:szCs w:val="24"/>
        </w:rPr>
        <w:tab/>
        <w:t xml:space="preserve">Sperrin M, Jenkins D, Martin GP, Peek N. Explicit causal reasoning is needed to prevent prognostic models being victims of their own success. </w:t>
      </w:r>
      <w:r w:rsidRPr="006E14B6">
        <w:rPr>
          <w:rFonts w:ascii="Calibri" w:hAnsi="Calibri" w:cs="Calibri"/>
          <w:i/>
          <w:iCs/>
          <w:noProof/>
          <w:szCs w:val="24"/>
        </w:rPr>
        <w:t>J Am Med Informatics Assoc</w:t>
      </w:r>
      <w:r w:rsidRPr="006E14B6">
        <w:rPr>
          <w:rFonts w:ascii="Calibri" w:hAnsi="Calibri" w:cs="Calibri"/>
          <w:noProof/>
          <w:szCs w:val="24"/>
        </w:rPr>
        <w:t>. 2019;26(12):1675-1676. doi:10.1093/jamia/ocz197</w:t>
      </w:r>
    </w:p>
    <w:p w14:paraId="36DB180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8. </w:t>
      </w:r>
      <w:r w:rsidRPr="006E14B6">
        <w:rPr>
          <w:rFonts w:ascii="Calibri" w:hAnsi="Calibri" w:cs="Calibri"/>
          <w:noProof/>
          <w:szCs w:val="24"/>
        </w:rPr>
        <w:tab/>
        <w:t xml:space="preserve">Macrae C. Governing the safety of artificial intelligence in healthcare. </w:t>
      </w:r>
      <w:r w:rsidRPr="006E14B6">
        <w:rPr>
          <w:rFonts w:ascii="Calibri" w:hAnsi="Calibri" w:cs="Calibri"/>
          <w:i/>
          <w:iCs/>
          <w:noProof/>
          <w:szCs w:val="24"/>
        </w:rPr>
        <w:t>BMJ Qual Saf</w:t>
      </w:r>
      <w:r w:rsidRPr="006E14B6">
        <w:rPr>
          <w:rFonts w:ascii="Calibri" w:hAnsi="Calibri" w:cs="Calibri"/>
          <w:noProof/>
          <w:szCs w:val="24"/>
        </w:rPr>
        <w:t>. 2019;28:495-498. doi:10.1136/bmjqs-2019-009484</w:t>
      </w:r>
    </w:p>
    <w:p w14:paraId="0E34B07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79. </w:t>
      </w:r>
      <w:r w:rsidRPr="006E14B6">
        <w:rPr>
          <w:rFonts w:ascii="Calibri" w:hAnsi="Calibri" w:cs="Calibri"/>
          <w:noProof/>
          <w:szCs w:val="24"/>
        </w:rPr>
        <w:tab/>
        <w:t xml:space="preserve">Challen R, Denny J, Pitt M, Gompels L, Edwards T, Tsaneva-Atanasova K. Artificial intelligence, bias and clinical safety. </w:t>
      </w:r>
      <w:r w:rsidRPr="006E14B6">
        <w:rPr>
          <w:rFonts w:ascii="Calibri" w:hAnsi="Calibri" w:cs="Calibri"/>
          <w:i/>
          <w:iCs/>
          <w:noProof/>
          <w:szCs w:val="24"/>
        </w:rPr>
        <w:t>BMJ Qual Saf</w:t>
      </w:r>
      <w:r w:rsidRPr="006E14B6">
        <w:rPr>
          <w:rFonts w:ascii="Calibri" w:hAnsi="Calibri" w:cs="Calibri"/>
          <w:noProof/>
          <w:szCs w:val="24"/>
        </w:rPr>
        <w:t>. 2019;28(3):231-237. doi:10.1136/bmjqs-2018-008370</w:t>
      </w:r>
    </w:p>
    <w:p w14:paraId="166361E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0. </w:t>
      </w:r>
      <w:r w:rsidRPr="006E14B6">
        <w:rPr>
          <w:rFonts w:ascii="Calibri" w:hAnsi="Calibri" w:cs="Calibri"/>
          <w:noProof/>
          <w:szCs w:val="24"/>
        </w:rPr>
        <w:tab/>
        <w:t>Sako Z, Adibi S, Wickramasinghe N. Addressing Data Accuracy and Information Integrity in mHealth Solutions Using Machine Learning Algorithms. In: ; 2020:345-359. doi:10.1007/978-3-030-17347-0_16</w:t>
      </w:r>
    </w:p>
    <w:p w14:paraId="7DAEF6F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1. </w:t>
      </w:r>
      <w:r w:rsidRPr="006E14B6">
        <w:rPr>
          <w:rFonts w:ascii="Calibri" w:hAnsi="Calibri" w:cs="Calibri"/>
          <w:noProof/>
          <w:szCs w:val="24"/>
        </w:rPr>
        <w:tab/>
        <w:t xml:space="preserve">The European Parliment and The Council of the European Union. Council Directive 93/68/EEC of 22 July 1993. </w:t>
      </w:r>
      <w:r w:rsidRPr="006E14B6">
        <w:rPr>
          <w:rFonts w:ascii="Calibri" w:hAnsi="Calibri" w:cs="Calibri"/>
          <w:i/>
          <w:iCs/>
          <w:noProof/>
          <w:szCs w:val="24"/>
        </w:rPr>
        <w:t>Off J Eur Union</w:t>
      </w:r>
      <w:r w:rsidRPr="006E14B6">
        <w:rPr>
          <w:rFonts w:ascii="Calibri" w:hAnsi="Calibri" w:cs="Calibri"/>
          <w:noProof/>
          <w:szCs w:val="24"/>
        </w:rPr>
        <w:t>. 1993;68.</w:t>
      </w:r>
    </w:p>
    <w:p w14:paraId="3C452FB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2. </w:t>
      </w:r>
      <w:r w:rsidRPr="006E14B6">
        <w:rPr>
          <w:rFonts w:ascii="Calibri" w:hAnsi="Calibri" w:cs="Calibri"/>
          <w:noProof/>
          <w:szCs w:val="24"/>
        </w:rPr>
        <w:tab/>
        <w:t xml:space="preserve">Sedrakyan A, Campbell B, Merino JG, Kuntz R, Hirst A, McCulloch P. IDEAL-D: a rational framework for evaluating and achieve this goal. </w:t>
      </w:r>
      <w:r w:rsidRPr="006E14B6">
        <w:rPr>
          <w:rFonts w:ascii="Calibri" w:hAnsi="Calibri" w:cs="Calibri"/>
          <w:i/>
          <w:iCs/>
          <w:noProof/>
          <w:szCs w:val="24"/>
        </w:rPr>
        <w:t>BMJ</w:t>
      </w:r>
      <w:r w:rsidRPr="006E14B6">
        <w:rPr>
          <w:rFonts w:ascii="Calibri" w:hAnsi="Calibri" w:cs="Calibri"/>
          <w:noProof/>
          <w:szCs w:val="24"/>
        </w:rPr>
        <w:t>. 2016;353(i2372):1-7. doi:10.1136/bmj.i2372</w:t>
      </w:r>
    </w:p>
    <w:p w14:paraId="4544F638"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3. </w:t>
      </w:r>
      <w:r w:rsidRPr="006E14B6">
        <w:rPr>
          <w:rFonts w:ascii="Calibri" w:hAnsi="Calibri" w:cs="Calibri"/>
          <w:noProof/>
          <w:szCs w:val="24"/>
        </w:rPr>
        <w:tab/>
        <w:t xml:space="preserve">Hirst A, Philippou Y, Blazeby J, et al. No Surgical Innovation Without Evaluation: Evolution and Further Development of the IDEAL Framework and Recommendations. </w:t>
      </w:r>
      <w:r w:rsidRPr="006E14B6">
        <w:rPr>
          <w:rFonts w:ascii="Calibri" w:hAnsi="Calibri" w:cs="Calibri"/>
          <w:i/>
          <w:iCs/>
          <w:noProof/>
          <w:szCs w:val="24"/>
        </w:rPr>
        <w:t>Ann Surg</w:t>
      </w:r>
      <w:r w:rsidRPr="006E14B6">
        <w:rPr>
          <w:rFonts w:ascii="Calibri" w:hAnsi="Calibri" w:cs="Calibri"/>
          <w:noProof/>
          <w:szCs w:val="24"/>
        </w:rPr>
        <w:t>. 2019;269(2):211-220. doi:10.1097/SLA.0000000000002794</w:t>
      </w:r>
    </w:p>
    <w:p w14:paraId="01A6A1A8"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4. </w:t>
      </w:r>
      <w:r w:rsidRPr="006E14B6">
        <w:rPr>
          <w:rFonts w:ascii="Calibri" w:hAnsi="Calibri" w:cs="Calibri"/>
          <w:noProof/>
          <w:szCs w:val="24"/>
        </w:rPr>
        <w:tab/>
        <w:t xml:space="preserve">Oelze I, Neeser K, Müller E. PP31 Medical Device Regulation : What Is New? </w:t>
      </w:r>
      <w:r w:rsidRPr="006E14B6">
        <w:rPr>
          <w:rFonts w:ascii="Calibri" w:hAnsi="Calibri" w:cs="Calibri"/>
          <w:i/>
          <w:iCs/>
          <w:noProof/>
          <w:szCs w:val="24"/>
        </w:rPr>
        <w:t>Int J Technol Assess Health Care</w:t>
      </w:r>
      <w:r w:rsidRPr="006E14B6">
        <w:rPr>
          <w:rFonts w:ascii="Calibri" w:hAnsi="Calibri" w:cs="Calibri"/>
          <w:noProof/>
          <w:szCs w:val="24"/>
        </w:rPr>
        <w:t>. 2019;35(S1):42-43. doi:10.1017/S0266462319001958</w:t>
      </w:r>
    </w:p>
    <w:p w14:paraId="70945F4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5. </w:t>
      </w:r>
      <w:r w:rsidRPr="006E14B6">
        <w:rPr>
          <w:rFonts w:ascii="Calibri" w:hAnsi="Calibri" w:cs="Calibri"/>
          <w:noProof/>
          <w:szCs w:val="24"/>
        </w:rPr>
        <w:tab/>
        <w:t xml:space="preserve">Plsek PE, Greenhalgh T. The challenge of complexity in health care. </w:t>
      </w:r>
      <w:r w:rsidRPr="006E14B6">
        <w:rPr>
          <w:rFonts w:ascii="Calibri" w:hAnsi="Calibri" w:cs="Calibri"/>
          <w:i/>
          <w:iCs/>
          <w:noProof/>
          <w:szCs w:val="24"/>
        </w:rPr>
        <w:t>BMJ</w:t>
      </w:r>
      <w:r w:rsidRPr="006E14B6">
        <w:rPr>
          <w:rFonts w:ascii="Calibri" w:hAnsi="Calibri" w:cs="Calibri"/>
          <w:noProof/>
          <w:szCs w:val="24"/>
        </w:rPr>
        <w:t>. 2001;323(7313):625-628. https://www.ncbi.nlm.nih.gov/pmc/articles/PMC1121189/pdf/625.pdf%0Ahttp://www.ncbi.nlm.nih.gov/pubmed/11557716.</w:t>
      </w:r>
    </w:p>
    <w:p w14:paraId="071912C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6. </w:t>
      </w:r>
      <w:r w:rsidRPr="006E14B6">
        <w:rPr>
          <w:rFonts w:ascii="Calibri" w:hAnsi="Calibri" w:cs="Calibri"/>
          <w:noProof/>
          <w:szCs w:val="24"/>
        </w:rPr>
        <w:tab/>
        <w:t xml:space="preserve">Begun JW, Zimmerman B, Dooley K. Health Care Organizations as Complex Adaptive Systems. In: Mick SM, Wyttenbach M, eds. </w:t>
      </w:r>
      <w:r w:rsidRPr="006E14B6">
        <w:rPr>
          <w:rFonts w:ascii="Calibri" w:hAnsi="Calibri" w:cs="Calibri"/>
          <w:i/>
          <w:iCs/>
          <w:noProof/>
          <w:szCs w:val="24"/>
        </w:rPr>
        <w:t>Advances in Health Care Organization Theory</w:t>
      </w:r>
      <w:r w:rsidRPr="006E14B6">
        <w:rPr>
          <w:rFonts w:ascii="Calibri" w:hAnsi="Calibri" w:cs="Calibri"/>
          <w:noProof/>
          <w:szCs w:val="24"/>
        </w:rPr>
        <w:t>. 1st ed. San Francisco, CA: Jossey-Bass; 2003:253-288.</w:t>
      </w:r>
    </w:p>
    <w:p w14:paraId="67F2EAD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7. </w:t>
      </w:r>
      <w:r w:rsidRPr="006E14B6">
        <w:rPr>
          <w:rFonts w:ascii="Calibri" w:hAnsi="Calibri" w:cs="Calibri"/>
          <w:noProof/>
          <w:szCs w:val="24"/>
        </w:rPr>
        <w:tab/>
        <w:t xml:space="preserve">Mclachlan S, Potts HWW, Kudakwashe D, et al. The Heimdall framework for supporting characterisation of learning health systems. </w:t>
      </w:r>
      <w:r w:rsidRPr="006E14B6">
        <w:rPr>
          <w:rFonts w:ascii="Calibri" w:hAnsi="Calibri" w:cs="Calibri"/>
          <w:i/>
          <w:iCs/>
          <w:noProof/>
          <w:szCs w:val="24"/>
        </w:rPr>
        <w:t>J Innov Heal Inf</w:t>
      </w:r>
      <w:r w:rsidRPr="006E14B6">
        <w:rPr>
          <w:rFonts w:ascii="Calibri" w:hAnsi="Calibri" w:cs="Calibri"/>
          <w:noProof/>
          <w:szCs w:val="24"/>
        </w:rPr>
        <w:t>. 2018;25(2). doi:http://dx.doi.org/10.14236/jhi.v25i2.996</w:t>
      </w:r>
    </w:p>
    <w:p w14:paraId="6D28D016"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8. </w:t>
      </w:r>
      <w:r w:rsidRPr="006E14B6">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6E14B6">
        <w:rPr>
          <w:rFonts w:ascii="Calibri" w:hAnsi="Calibri" w:cs="Calibri"/>
          <w:i/>
          <w:iCs/>
          <w:noProof/>
          <w:szCs w:val="24"/>
        </w:rPr>
        <w:t>Ergonomics</w:t>
      </w:r>
      <w:r w:rsidRPr="006E14B6">
        <w:rPr>
          <w:rFonts w:ascii="Calibri" w:hAnsi="Calibri" w:cs="Calibri"/>
          <w:noProof/>
          <w:szCs w:val="24"/>
        </w:rPr>
        <w:t>. 2015;58(4):548-564. doi:10.1080/00140139.2015.1015623</w:t>
      </w:r>
    </w:p>
    <w:p w14:paraId="51C3D7D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89. </w:t>
      </w:r>
      <w:r w:rsidRPr="006E14B6">
        <w:rPr>
          <w:rFonts w:ascii="Calibri" w:hAnsi="Calibri" w:cs="Calibri"/>
          <w:noProof/>
          <w:szCs w:val="24"/>
        </w:rPr>
        <w:tab/>
        <w:t xml:space="preserve">Haimes YY. On the Definition of Resilience in Systems. </w:t>
      </w:r>
      <w:r w:rsidRPr="006E14B6">
        <w:rPr>
          <w:rFonts w:ascii="Calibri" w:hAnsi="Calibri" w:cs="Calibri"/>
          <w:i/>
          <w:iCs/>
          <w:noProof/>
          <w:szCs w:val="24"/>
        </w:rPr>
        <w:t>Risk Anal</w:t>
      </w:r>
      <w:r w:rsidRPr="006E14B6">
        <w:rPr>
          <w:rFonts w:ascii="Calibri" w:hAnsi="Calibri" w:cs="Calibri"/>
          <w:noProof/>
          <w:szCs w:val="24"/>
        </w:rPr>
        <w:t>. 2009;29(4):498-501. doi:10.1111/j.1539-6924.2009.01216.x</w:t>
      </w:r>
    </w:p>
    <w:p w14:paraId="613C8369"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0. </w:t>
      </w:r>
      <w:r w:rsidRPr="006E14B6">
        <w:rPr>
          <w:rFonts w:ascii="Calibri" w:hAnsi="Calibri" w:cs="Calibri"/>
          <w:noProof/>
          <w:szCs w:val="24"/>
        </w:rPr>
        <w:tab/>
        <w:t xml:space="preserve">Hollnagel E, Braithwaite J. </w:t>
      </w:r>
      <w:r w:rsidRPr="006E14B6">
        <w:rPr>
          <w:rFonts w:ascii="Calibri" w:hAnsi="Calibri" w:cs="Calibri"/>
          <w:i/>
          <w:iCs/>
          <w:noProof/>
          <w:szCs w:val="24"/>
        </w:rPr>
        <w:t>Resilient Health Care</w:t>
      </w:r>
      <w:r w:rsidRPr="006E14B6">
        <w:rPr>
          <w:rFonts w:ascii="Calibri" w:hAnsi="Calibri" w:cs="Calibri"/>
          <w:noProof/>
          <w:szCs w:val="24"/>
        </w:rPr>
        <w:t>. CRC Press; 2019.</w:t>
      </w:r>
    </w:p>
    <w:p w14:paraId="698A3C57"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1. </w:t>
      </w:r>
      <w:r w:rsidRPr="006E14B6">
        <w:rPr>
          <w:rFonts w:ascii="Calibri" w:hAnsi="Calibri" w:cs="Calibri"/>
          <w:noProof/>
          <w:szCs w:val="24"/>
        </w:rPr>
        <w:tab/>
        <w:t xml:space="preserve">Weick KE. </w:t>
      </w:r>
      <w:r w:rsidRPr="006E14B6">
        <w:rPr>
          <w:rFonts w:ascii="Calibri" w:hAnsi="Calibri" w:cs="Calibri"/>
          <w:i/>
          <w:iCs/>
          <w:noProof/>
          <w:szCs w:val="24"/>
        </w:rPr>
        <w:t>Sensemaking in Organizations</w:t>
      </w:r>
      <w:r w:rsidRPr="006E14B6">
        <w:rPr>
          <w:rFonts w:ascii="Calibri" w:hAnsi="Calibri" w:cs="Calibri"/>
          <w:noProof/>
          <w:szCs w:val="24"/>
        </w:rPr>
        <w:t>. SAGE; 1995.</w:t>
      </w:r>
    </w:p>
    <w:p w14:paraId="7739D6B4"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2. </w:t>
      </w:r>
      <w:r w:rsidRPr="006E14B6">
        <w:rPr>
          <w:rFonts w:ascii="Calibri" w:hAnsi="Calibri" w:cs="Calibri"/>
          <w:noProof/>
          <w:szCs w:val="24"/>
        </w:rPr>
        <w:tab/>
        <w:t xml:space="preserve">Hilborn RC. Sea gulls, butterflies, and grasshoppers: A brief history of the butterfly </w:t>
      </w:r>
      <w:r w:rsidRPr="006E14B6">
        <w:rPr>
          <w:rFonts w:ascii="Calibri" w:hAnsi="Calibri" w:cs="Calibri"/>
          <w:noProof/>
          <w:szCs w:val="24"/>
        </w:rPr>
        <w:lastRenderedPageBreak/>
        <w:t xml:space="preserve">effect in nonlinear dynamics. </w:t>
      </w:r>
      <w:r w:rsidRPr="006E14B6">
        <w:rPr>
          <w:rFonts w:ascii="Calibri" w:hAnsi="Calibri" w:cs="Calibri"/>
          <w:i/>
          <w:iCs/>
          <w:noProof/>
          <w:szCs w:val="24"/>
        </w:rPr>
        <w:t>Am J Phys</w:t>
      </w:r>
      <w:r w:rsidRPr="006E14B6">
        <w:rPr>
          <w:rFonts w:ascii="Calibri" w:hAnsi="Calibri" w:cs="Calibri"/>
          <w:noProof/>
          <w:szCs w:val="24"/>
        </w:rPr>
        <w:t>. 2004;72(4):425-427. doi:10.1119/1.1636492</w:t>
      </w:r>
    </w:p>
    <w:p w14:paraId="00EEB65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3. </w:t>
      </w:r>
      <w:r w:rsidRPr="006E14B6">
        <w:rPr>
          <w:rFonts w:ascii="Calibri" w:hAnsi="Calibri" w:cs="Calibri"/>
          <w:noProof/>
          <w:szCs w:val="24"/>
        </w:rPr>
        <w:tab/>
        <w:t xml:space="preserve">Morozov E. </w:t>
      </w:r>
      <w:r w:rsidRPr="006E14B6">
        <w:rPr>
          <w:rFonts w:ascii="Calibri" w:hAnsi="Calibri" w:cs="Calibri"/>
          <w:i/>
          <w:iCs/>
          <w:noProof/>
          <w:szCs w:val="24"/>
        </w:rPr>
        <w:t>To Save Everything, Click Here: The Folly of Technological Solutionism</w:t>
      </w:r>
      <w:r w:rsidRPr="006E14B6">
        <w:rPr>
          <w:rFonts w:ascii="Calibri" w:hAnsi="Calibri" w:cs="Calibri"/>
          <w:noProof/>
          <w:szCs w:val="24"/>
        </w:rPr>
        <w:t>. New York: PublicAffairs; 2013.</w:t>
      </w:r>
    </w:p>
    <w:p w14:paraId="60D5363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4. </w:t>
      </w:r>
      <w:r w:rsidRPr="006E14B6">
        <w:rPr>
          <w:rFonts w:ascii="Calibri" w:hAnsi="Calibri" w:cs="Calibri"/>
          <w:noProof/>
          <w:szCs w:val="24"/>
        </w:rPr>
        <w:tab/>
        <w:t xml:space="preserve">Maturo A. Fatism, self-monitoring and the pursuit of healthiness in the time of technological solutionism. </w:t>
      </w:r>
      <w:r w:rsidRPr="006E14B6">
        <w:rPr>
          <w:rFonts w:ascii="Calibri" w:hAnsi="Calibri" w:cs="Calibri"/>
          <w:i/>
          <w:iCs/>
          <w:noProof/>
          <w:szCs w:val="24"/>
        </w:rPr>
        <w:t>Ital Sociol Rev</w:t>
      </w:r>
      <w:r w:rsidRPr="006E14B6">
        <w:rPr>
          <w:rFonts w:ascii="Calibri" w:hAnsi="Calibri" w:cs="Calibri"/>
          <w:noProof/>
          <w:szCs w:val="24"/>
        </w:rPr>
        <w:t>. 2014;4(2):157-171. doi:10.13136/isr.v4i2.80</w:t>
      </w:r>
    </w:p>
    <w:p w14:paraId="6E8EA2D1"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5. </w:t>
      </w:r>
      <w:r w:rsidRPr="006E14B6">
        <w:rPr>
          <w:rFonts w:ascii="Calibri" w:hAnsi="Calibri" w:cs="Calibri"/>
          <w:noProof/>
          <w:szCs w:val="24"/>
        </w:rPr>
        <w:tab/>
        <w:t xml:space="preserve">Gardner J, Warren N. Learning from deep brain stimulation: the fallacy of techno-solutionism and the need for ‘regimes of care.’ </w:t>
      </w:r>
      <w:r w:rsidRPr="006E14B6">
        <w:rPr>
          <w:rFonts w:ascii="Calibri" w:hAnsi="Calibri" w:cs="Calibri"/>
          <w:i/>
          <w:iCs/>
          <w:noProof/>
          <w:szCs w:val="24"/>
        </w:rPr>
        <w:t>Med Heal Care Philos</w:t>
      </w:r>
      <w:r w:rsidRPr="006E14B6">
        <w:rPr>
          <w:rFonts w:ascii="Calibri" w:hAnsi="Calibri" w:cs="Calibri"/>
          <w:noProof/>
          <w:szCs w:val="24"/>
        </w:rPr>
        <w:t>. 2019;22(3):363-374. doi:10.1007/s11019-018-9858-6</w:t>
      </w:r>
    </w:p>
    <w:p w14:paraId="71091D5D"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6. </w:t>
      </w:r>
      <w:r w:rsidRPr="006E14B6">
        <w:rPr>
          <w:rFonts w:ascii="Calibri" w:hAnsi="Calibri" w:cs="Calibri"/>
          <w:noProof/>
          <w:szCs w:val="24"/>
        </w:rPr>
        <w:tab/>
        <w:t xml:space="preserve">Harris P, Middleton W. The illusion of control and optimism about health: On being less at risk but no more in control than others. </w:t>
      </w:r>
      <w:r w:rsidRPr="006E14B6">
        <w:rPr>
          <w:rFonts w:ascii="Calibri" w:hAnsi="Calibri" w:cs="Calibri"/>
          <w:i/>
          <w:iCs/>
          <w:noProof/>
          <w:szCs w:val="24"/>
        </w:rPr>
        <w:t>Br J Soc Psychol</w:t>
      </w:r>
      <w:r w:rsidRPr="006E14B6">
        <w:rPr>
          <w:rFonts w:ascii="Calibri" w:hAnsi="Calibri" w:cs="Calibri"/>
          <w:noProof/>
          <w:szCs w:val="24"/>
        </w:rPr>
        <w:t>. 1994;33:369-386.</w:t>
      </w:r>
    </w:p>
    <w:p w14:paraId="05B8794B"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7. </w:t>
      </w:r>
      <w:r w:rsidRPr="006E14B6">
        <w:rPr>
          <w:rFonts w:ascii="Calibri" w:hAnsi="Calibri" w:cs="Calibri"/>
          <w:noProof/>
          <w:szCs w:val="24"/>
        </w:rPr>
        <w:tab/>
        <w:t xml:space="preserve">Gann B. Transforming lives: Combating digital health inequality. </w:t>
      </w:r>
      <w:r w:rsidRPr="006E14B6">
        <w:rPr>
          <w:rFonts w:ascii="Calibri" w:hAnsi="Calibri" w:cs="Calibri"/>
          <w:i/>
          <w:iCs/>
          <w:noProof/>
          <w:szCs w:val="24"/>
        </w:rPr>
        <w:t>IFLA J</w:t>
      </w:r>
      <w:r w:rsidRPr="006E14B6">
        <w:rPr>
          <w:rFonts w:ascii="Calibri" w:hAnsi="Calibri" w:cs="Calibri"/>
          <w:noProof/>
          <w:szCs w:val="24"/>
        </w:rPr>
        <w:t>. 2019;45(3):187-198. doi:10.1177/0340035219845013</w:t>
      </w:r>
    </w:p>
    <w:p w14:paraId="1111D325"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8. </w:t>
      </w:r>
      <w:r w:rsidRPr="006E14B6">
        <w:rPr>
          <w:rFonts w:ascii="Calibri" w:hAnsi="Calibri" w:cs="Calibri"/>
          <w:noProof/>
          <w:szCs w:val="24"/>
        </w:rPr>
        <w:tab/>
        <w:t xml:space="preserve">Rae A, Provan D, Aboelssaad H, Alexander R. A manifesto for Reality-based Safety Science. </w:t>
      </w:r>
      <w:r w:rsidRPr="006E14B6">
        <w:rPr>
          <w:rFonts w:ascii="Calibri" w:hAnsi="Calibri" w:cs="Calibri"/>
          <w:i/>
          <w:iCs/>
          <w:noProof/>
          <w:szCs w:val="24"/>
        </w:rPr>
        <w:t>Saf Sci</w:t>
      </w:r>
      <w:r w:rsidRPr="006E14B6">
        <w:rPr>
          <w:rFonts w:ascii="Calibri" w:hAnsi="Calibri" w:cs="Calibri"/>
          <w:noProof/>
          <w:szCs w:val="24"/>
        </w:rPr>
        <w:t>. 2020;126(June). doi:10.1016/j.ssci.2020.104654</w:t>
      </w:r>
    </w:p>
    <w:p w14:paraId="73DDDBF3"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szCs w:val="24"/>
        </w:rPr>
      </w:pPr>
      <w:r w:rsidRPr="006E14B6">
        <w:rPr>
          <w:rFonts w:ascii="Calibri" w:hAnsi="Calibri" w:cs="Calibri"/>
          <w:noProof/>
          <w:szCs w:val="24"/>
        </w:rPr>
        <w:t xml:space="preserve">99. </w:t>
      </w:r>
      <w:r w:rsidRPr="006E14B6">
        <w:rPr>
          <w:rFonts w:ascii="Calibri" w:hAnsi="Calibri" w:cs="Calibri"/>
          <w:noProof/>
          <w:szCs w:val="24"/>
        </w:rPr>
        <w:tab/>
        <w:t xml:space="preserve">Swuste P, Groeneweg J, van Gulijk C, Zwaard W, Lemkowitz S, Oostendorp Y. The future of safety science. </w:t>
      </w:r>
      <w:r w:rsidRPr="006E14B6">
        <w:rPr>
          <w:rFonts w:ascii="Calibri" w:hAnsi="Calibri" w:cs="Calibri"/>
          <w:i/>
          <w:iCs/>
          <w:noProof/>
          <w:szCs w:val="24"/>
        </w:rPr>
        <w:t>Saf Sci</w:t>
      </w:r>
      <w:r w:rsidRPr="006E14B6">
        <w:rPr>
          <w:rFonts w:ascii="Calibri" w:hAnsi="Calibri" w:cs="Calibri"/>
          <w:noProof/>
          <w:szCs w:val="24"/>
        </w:rPr>
        <w:t>. 2020;125(September 2019):104593. doi:10.1016/j.ssci.2019.104593</w:t>
      </w:r>
    </w:p>
    <w:p w14:paraId="214BEB3F" w14:textId="77777777" w:rsidR="006E14B6" w:rsidRPr="006E14B6" w:rsidRDefault="006E14B6" w:rsidP="006E14B6">
      <w:pPr>
        <w:widowControl w:val="0"/>
        <w:autoSpaceDE w:val="0"/>
        <w:autoSpaceDN w:val="0"/>
        <w:adjustRightInd w:val="0"/>
        <w:spacing w:line="240" w:lineRule="auto"/>
        <w:ind w:left="640" w:hanging="640"/>
        <w:rPr>
          <w:rFonts w:ascii="Calibri" w:hAnsi="Calibri" w:cs="Calibri"/>
          <w:noProof/>
        </w:rPr>
      </w:pPr>
      <w:r w:rsidRPr="006E14B6">
        <w:rPr>
          <w:rFonts w:ascii="Calibri" w:hAnsi="Calibri" w:cs="Calibri"/>
          <w:noProof/>
          <w:szCs w:val="24"/>
        </w:rPr>
        <w:t xml:space="preserve">100. </w:t>
      </w:r>
      <w:r w:rsidRPr="006E14B6">
        <w:rPr>
          <w:rFonts w:ascii="Calibri" w:hAnsi="Calibri" w:cs="Calibri"/>
          <w:noProof/>
          <w:szCs w:val="24"/>
        </w:rPr>
        <w:tab/>
        <w:t xml:space="preserve">Underwood P, Waterson P. Systemic accident analysis: Examining the gap between research and practice. </w:t>
      </w:r>
      <w:r w:rsidRPr="006E14B6">
        <w:rPr>
          <w:rFonts w:ascii="Calibri" w:hAnsi="Calibri" w:cs="Calibri"/>
          <w:i/>
          <w:iCs/>
          <w:noProof/>
          <w:szCs w:val="24"/>
        </w:rPr>
        <w:t>Accid Anal Prev</w:t>
      </w:r>
      <w:r w:rsidRPr="006E14B6">
        <w:rPr>
          <w:rFonts w:ascii="Calibri" w:hAnsi="Calibri" w:cs="Calibri"/>
          <w:noProof/>
          <w:szCs w:val="24"/>
        </w:rPr>
        <w:t>. 2013;55:154-164. doi:10.1016/j.aap.2013.02.041</w:t>
      </w:r>
    </w:p>
    <w:p w14:paraId="27BD6B7C" w14:textId="02AD3352" w:rsidR="00EA68D7" w:rsidRPr="00EA68D7" w:rsidRDefault="00300F75" w:rsidP="00EA68D7">
      <w:r>
        <w:fldChar w:fldCharType="end"/>
      </w:r>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lastRenderedPageBreak/>
        <w:t>** Tables and figures must be submitted separately**</w:t>
      </w:r>
    </w:p>
    <w:p w14:paraId="601828C7" w14:textId="2B2F39D3" w:rsidR="00952A2F" w:rsidRDefault="00952A2F" w:rsidP="000F5857">
      <w:pPr>
        <w:spacing w:after="0" w:line="240" w:lineRule="auto"/>
      </w:pPr>
      <w:r>
        <w:t>** FYI, tables have to be presented in this simplified format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0DBCB3B5" w:rsidR="0076332B" w:rsidRPr="0076332B" w:rsidRDefault="0076332B" w:rsidP="000F5857">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283DCD">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947ACF" w:rsidRPr="00947ACF">
              <w:rPr>
                <w:rFonts w:ascii="Times New Roman" w:hAnsi="Times New Roman" w:cs="Times New Roman"/>
                <w:noProof/>
                <w:sz w:val="20"/>
                <w:szCs w:val="16"/>
                <w:vertAlign w:val="superscript"/>
              </w:rPr>
              <w:t>22</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591022D1" w:rsidR="0076332B" w:rsidRPr="000D2165" w:rsidRDefault="0076332B" w:rsidP="00540DC2">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540DC2">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n"}</w:instrText>
            </w:r>
            <w:r w:rsidR="00DD0FC3" w:rsidRPr="000D2165">
              <w:rPr>
                <w:rFonts w:ascii="Times New Roman" w:eastAsia="Times New Roman" w:hAnsi="Times New Roman" w:cs="Times New Roman"/>
                <w:bCs/>
                <w:sz w:val="16"/>
                <w:szCs w:val="20"/>
                <w:vertAlign w:val="superscript"/>
                <w:lang w:eastAsia="en-GB"/>
              </w:rPr>
              <w:fldChar w:fldCharType="separate"/>
            </w:r>
            <w:r w:rsidR="00540DC2" w:rsidRPr="00540DC2">
              <w:rPr>
                <w:rFonts w:ascii="Times New Roman" w:eastAsia="Times New Roman" w:hAnsi="Times New Roman" w:cs="Times New Roman"/>
                <w:bCs/>
                <w:noProof/>
                <w:sz w:val="16"/>
                <w:szCs w:val="20"/>
                <w:vertAlign w:val="superscript"/>
                <w:lang w:eastAsia="en-GB"/>
              </w:rPr>
              <w:t>39</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429F894D" w:rsidR="0076332B" w:rsidRDefault="0076332B" w:rsidP="000F5857"/>
    <w:p w14:paraId="7D631E51" w14:textId="77777777" w:rsidR="00DD5747" w:rsidRDefault="00DD5747" w:rsidP="000F5857"/>
    <w:tbl>
      <w:tblPr>
        <w:tblStyle w:val="TableGrid"/>
        <w:tblW w:w="0" w:type="auto"/>
        <w:tblLook w:val="04A0" w:firstRow="1" w:lastRow="0" w:firstColumn="1" w:lastColumn="0" w:noHBand="0" w:noVBand="1"/>
      </w:tblPr>
      <w:tblGrid>
        <w:gridCol w:w="5949"/>
      </w:tblGrid>
      <w:tr w:rsidR="00DD5747" w14:paraId="601BF7A5" w14:textId="77777777" w:rsidTr="00876014">
        <w:tc>
          <w:tcPr>
            <w:tcW w:w="5949" w:type="dxa"/>
          </w:tcPr>
          <w:p w14:paraId="3538D3A4" w14:textId="6A2DDBAD" w:rsidR="00DD5747" w:rsidRDefault="00DD5747" w:rsidP="00DD5747">
            <w:r>
              <w:rPr>
                <w:rFonts w:ascii="Times New Roman" w:eastAsia="Times New Roman" w:hAnsi="Times New Roman" w:cs="Times New Roman"/>
                <w:b/>
                <w:i/>
                <w:color w:val="000000"/>
                <w:sz w:val="20"/>
                <w:szCs w:val="20"/>
                <w:lang w:eastAsia="en-GB"/>
              </w:rPr>
              <w:t>Figure 1</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Pr>
                <w:rFonts w:ascii="Times New Roman" w:eastAsia="Times New Roman" w:hAnsi="Times New Roman" w:cs="Times New Roman"/>
                <w:b/>
                <w:bCs/>
                <w:sz w:val="20"/>
                <w:szCs w:val="20"/>
                <w:lang w:eastAsia="en-GB"/>
              </w:rPr>
              <w:t>Our definition of Patient Safety Informatics incorporates elements of digital innovation, safety science and clinical care</w:t>
            </w:r>
          </w:p>
        </w:tc>
      </w:tr>
    </w:tbl>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arolyn McCrorie" w:date="2020-11-16T16:14:00Z" w:initials="CM">
    <w:p w14:paraId="56ED8C3C" w14:textId="5ECAAF98" w:rsidR="002E170E" w:rsidRDefault="002E170E">
      <w:pPr>
        <w:pStyle w:val="CommentText"/>
      </w:pPr>
      <w:r>
        <w:rPr>
          <w:rStyle w:val="CommentReference"/>
        </w:rPr>
        <w:annotationRef/>
      </w:r>
      <w:r>
        <w:t>I thought that other safety-critical industries do focus on all three?</w:t>
      </w:r>
    </w:p>
  </w:comment>
  <w:comment w:id="2" w:author="Ciarán McInerney" w:date="2020-11-20T10:50:00Z" w:initials="CM">
    <w:p w14:paraId="31D7D914" w14:textId="4910010E" w:rsidR="002E170E" w:rsidRDefault="002E170E">
      <w:pPr>
        <w:pStyle w:val="CommentText"/>
        <w:rPr>
          <w:rStyle w:val="CommentReference"/>
        </w:rPr>
      </w:pPr>
      <w:r>
        <w:rPr>
          <w:rStyle w:val="CommentReference"/>
        </w:rPr>
        <w:annotationRef/>
      </w:r>
      <w:r>
        <w:rPr>
          <w:rStyle w:val="CommentReference"/>
        </w:rPr>
        <w:t>My reading of Vincent and Amalberti (2016) is that the range of activities undertaken by these industries is so narrow that they can focus on a single approach. Healthcare is weird because it involves such a wide range of functions that it must use all.</w:t>
      </w:r>
    </w:p>
    <w:p w14:paraId="06054B6F" w14:textId="2BF352AD" w:rsidR="002E170E" w:rsidRDefault="002E170E">
      <w:pPr>
        <w:pStyle w:val="CommentText"/>
      </w:pPr>
      <w:r>
        <w:rPr>
          <w:rStyle w:val="CommentReference"/>
        </w:rPr>
        <w:t>Figure 3.1 in the publication shows examples of activities associated with each approach and healthcare activities are the only kind that appears in all three.</w:t>
      </w:r>
    </w:p>
  </w:comment>
  <w:comment w:id="3" w:author="Carolyn McCrorie" w:date="2020-11-26T09:31:00Z" w:initials="CM">
    <w:p w14:paraId="4383C54F" w14:textId="29490B4F" w:rsidR="002E170E" w:rsidRDefault="002E170E">
      <w:pPr>
        <w:pStyle w:val="CommentText"/>
      </w:pPr>
      <w:r>
        <w:rPr>
          <w:rStyle w:val="CommentReference"/>
        </w:rPr>
        <w:annotationRef/>
      </w:r>
      <w:r>
        <w:t>Fair point. Perhaps reference this sentence?</w:t>
      </w:r>
    </w:p>
  </w:comment>
  <w:comment w:id="4" w:author="Carolyn McCrorie" w:date="2020-11-16T16:21:00Z" w:initials="CM">
    <w:p w14:paraId="6384DBFE" w14:textId="6943F334" w:rsidR="002E170E" w:rsidRDefault="002E170E">
      <w:pPr>
        <w:pStyle w:val="CommentText"/>
      </w:pPr>
      <w:r>
        <w:rPr>
          <w:rStyle w:val="CommentReference"/>
        </w:rPr>
        <w:annotationRef/>
      </w:r>
      <w:r>
        <w:t>Could take this out as already said what the workshop intended to do</w:t>
      </w:r>
    </w:p>
  </w:comment>
  <w:comment w:id="5" w:author="Ciarán McInerney" w:date="2020-11-24T14:09:00Z" w:initials="CM">
    <w:p w14:paraId="5E1C46BD" w14:textId="77D98520" w:rsidR="002E170E" w:rsidRDefault="002E170E">
      <w:pPr>
        <w:pStyle w:val="CommentText"/>
      </w:pPr>
      <w:r>
        <w:rPr>
          <w:rStyle w:val="CommentReference"/>
        </w:rPr>
        <w:annotationRef/>
      </w:r>
      <w:r>
        <w:t>I hear ya. I’m just trying to ground the reader in the justification for this essay. I just worry that the reader thinks we are going off on one.</w:t>
      </w:r>
    </w:p>
  </w:comment>
  <w:comment w:id="6" w:author="Carolyn McCrorie" w:date="2020-11-16T18:11:00Z" w:initials="CM">
    <w:p w14:paraId="29459014" w14:textId="3A8581BC" w:rsidR="002E170E" w:rsidRDefault="002E170E">
      <w:pPr>
        <w:pStyle w:val="CommentText"/>
      </w:pPr>
      <w:r>
        <w:rPr>
          <w:rStyle w:val="CommentReference"/>
        </w:rPr>
        <w:annotationRef/>
      </w:r>
      <w:r>
        <w:t>The description of each of the challenges may be improved through added a sentence or two, at the beginning of each challenge that clearly outlines what the challenge is, followed by text to explain the challenge in more detail. At the moment, several readings of the text are required to understand the challenge – could just be me!</w:t>
      </w:r>
    </w:p>
  </w:comment>
  <w:comment w:id="7" w:author="Ciarán McInerney" w:date="2020-11-24T14:08:00Z" w:initials="CM">
    <w:p w14:paraId="3909449C" w14:textId="527A30EA" w:rsidR="002E170E" w:rsidRDefault="002E170E">
      <w:pPr>
        <w:pStyle w:val="CommentText"/>
      </w:pPr>
      <w:r>
        <w:rPr>
          <w:rStyle w:val="CommentReference"/>
        </w:rPr>
        <w:annotationRef/>
      </w:r>
      <w:r>
        <w:t>Maybe a meeting would help because I thought I had done this. Perhaps, we meet to specify the take-home message and that can be the opener.</w:t>
      </w:r>
    </w:p>
  </w:comment>
  <w:comment w:id="8" w:author="Carolyn McCrorie" w:date="2020-11-26T09:32:00Z" w:initials="CM">
    <w:p w14:paraId="7243A858" w14:textId="11174A63" w:rsidR="002E170E" w:rsidRDefault="002E170E">
      <w:pPr>
        <w:pStyle w:val="CommentText"/>
      </w:pPr>
      <w:r>
        <w:rPr>
          <w:rStyle w:val="CommentReference"/>
        </w:rPr>
        <w:annotationRef/>
      </w:r>
      <w:r>
        <w:t>Good idea. Could meet Friday?</w:t>
      </w:r>
    </w:p>
  </w:comment>
  <w:comment w:id="9" w:author="Carolyn McCrorie" w:date="2020-11-26T09:38:00Z" w:initials="CM">
    <w:p w14:paraId="53BFFB99" w14:textId="77777777" w:rsidR="00D12FCC" w:rsidRPr="00D12FCC" w:rsidRDefault="00D12FCC" w:rsidP="00D12FCC">
      <w:pPr>
        <w:pStyle w:val="CommentText"/>
      </w:pPr>
      <w:r>
        <w:rPr>
          <w:rStyle w:val="CommentReference"/>
        </w:rPr>
        <w:annotationRef/>
      </w:r>
      <w:r>
        <w:t xml:space="preserve">Include original model ref </w:t>
      </w:r>
      <w:r w:rsidRPr="00D12FCC">
        <w:rPr>
          <w:lang w:val="en-US"/>
        </w:rPr>
        <w:t>Carayon, P., et al., </w:t>
      </w:r>
      <w:r w:rsidRPr="00D12FCC">
        <w:rPr>
          <w:i/>
          <w:iCs/>
          <w:lang w:val="en-US"/>
        </w:rPr>
        <w:t>Work system design for patient safety: the SEIPS model.</w:t>
      </w:r>
      <w:r w:rsidRPr="00D12FCC">
        <w:rPr>
          <w:lang w:val="en-US"/>
        </w:rPr>
        <w:t> Quality &amp; safety in health care, 2006. 15 Suppl 1(Suppl 1): p. i50-i58.</w:t>
      </w:r>
    </w:p>
    <w:p w14:paraId="60B95CED" w14:textId="07241153" w:rsidR="00D12FCC" w:rsidRDefault="00D12FCC">
      <w:pPr>
        <w:pStyle w:val="CommentText"/>
      </w:pPr>
    </w:p>
  </w:comment>
  <w:comment w:id="10" w:author="Carolyn McCrorie" w:date="2020-11-26T09:41:00Z" w:initials="CM">
    <w:p w14:paraId="46C3503E" w14:textId="08321F11" w:rsidR="00D12FCC" w:rsidRDefault="00D12FCC">
      <w:pPr>
        <w:pStyle w:val="CommentText"/>
      </w:pPr>
      <w:r>
        <w:rPr>
          <w:rStyle w:val="CommentReference"/>
        </w:rPr>
        <w:annotationRef/>
      </w:r>
      <w:r>
        <w:rPr>
          <w:rFonts w:ascii="Arial" w:hAnsi="Arial" w:cs="Arial"/>
          <w:color w:val="4A4A4A"/>
          <w:shd w:val="clear" w:color="auto" w:fill="FFFFFF"/>
        </w:rPr>
        <w:t>Think NASSS model should be referred to e.g. evidence-based framework for predicting and evaluating success of tech in health care “(1) to inform the design of a new technology; (2) to identify technological solutions that (perhaps despite policy or industry enthusiasm) have a limited chance of achieving large-scale, sustained adoption; (3) to plan the implementation, scale-up, or rollout of a technology program; and (4) to explain and learn from program fail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ED8C3C" w15:done="0"/>
  <w15:commentEx w15:paraId="06054B6F" w15:paraIdParent="56ED8C3C" w15:done="0"/>
  <w15:commentEx w15:paraId="4383C54F" w15:paraIdParent="56ED8C3C" w15:done="0"/>
  <w15:commentEx w15:paraId="6384DBFE" w15:done="0"/>
  <w15:commentEx w15:paraId="5E1C46BD" w15:paraIdParent="6384DBFE" w15:done="0"/>
  <w15:commentEx w15:paraId="29459014" w15:done="0"/>
  <w15:commentEx w15:paraId="3909449C" w15:paraIdParent="29459014" w15:done="0"/>
  <w15:commentEx w15:paraId="7243A858" w15:paraIdParent="29459014" w15:done="0"/>
  <w15:commentEx w15:paraId="60B95CED" w15:done="0"/>
  <w15:commentEx w15:paraId="46C350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D8C3C" w16cid:durableId="235D23F6"/>
  <w16cid:commentId w16cid:paraId="06054B6F" w16cid:durableId="2369F29B"/>
  <w16cid:commentId w16cid:paraId="4383C54F" w16cid:durableId="2369F46D"/>
  <w16cid:commentId w16cid:paraId="6384DBFE" w16cid:durableId="235D258F"/>
  <w16cid:commentId w16cid:paraId="5E1C46BD" w16cid:durableId="2369F29D"/>
  <w16cid:commentId w16cid:paraId="29459014" w16cid:durableId="235D3F65"/>
  <w16cid:commentId w16cid:paraId="3909449C" w16cid:durableId="2369F29F"/>
  <w16cid:commentId w16cid:paraId="7243A858" w16cid:durableId="2369F4C8"/>
  <w16cid:commentId w16cid:paraId="60B95CED" w16cid:durableId="2369F5F9"/>
  <w16cid:commentId w16cid:paraId="46C3503E" w16cid:durableId="2369F6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984E9B" w14:textId="77777777" w:rsidR="00125DAA" w:rsidRDefault="00125DAA" w:rsidP="009500EF">
      <w:pPr>
        <w:spacing w:after="0" w:line="240" w:lineRule="auto"/>
      </w:pPr>
      <w:r>
        <w:separator/>
      </w:r>
    </w:p>
  </w:endnote>
  <w:endnote w:type="continuationSeparator" w:id="0">
    <w:p w14:paraId="51BB09AC" w14:textId="77777777" w:rsidR="00125DAA" w:rsidRDefault="00125DAA" w:rsidP="009500EF">
      <w:pPr>
        <w:spacing w:after="0" w:line="240" w:lineRule="auto"/>
      </w:pPr>
      <w:r>
        <w:continuationSeparator/>
      </w:r>
    </w:p>
  </w:endnote>
  <w:endnote w:type="continuationNotice" w:id="1">
    <w:p w14:paraId="2BC259F0" w14:textId="77777777" w:rsidR="00125DAA" w:rsidRDefault="00125D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18B0AC46" w:rsidR="002E170E" w:rsidRDefault="002E170E">
        <w:pPr>
          <w:pStyle w:val="Footer"/>
          <w:jc w:val="center"/>
        </w:pPr>
        <w:r>
          <w:fldChar w:fldCharType="begin"/>
        </w:r>
        <w:r>
          <w:instrText xml:space="preserve"> PAGE   \* MERGEFORMAT </w:instrText>
        </w:r>
        <w:r>
          <w:fldChar w:fldCharType="separate"/>
        </w:r>
        <w:r w:rsidR="00685BA3">
          <w:rPr>
            <w:noProof/>
          </w:rPr>
          <w:t>9</w:t>
        </w:r>
        <w:r>
          <w:rPr>
            <w:noProof/>
          </w:rPr>
          <w:fldChar w:fldCharType="end"/>
        </w:r>
      </w:p>
    </w:sdtContent>
  </w:sdt>
  <w:p w14:paraId="77B67E22" w14:textId="77777777" w:rsidR="002E170E" w:rsidRDefault="002E17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B76A07" w14:textId="77777777" w:rsidR="00125DAA" w:rsidRDefault="00125DAA" w:rsidP="009500EF">
      <w:pPr>
        <w:spacing w:after="0" w:line="240" w:lineRule="auto"/>
      </w:pPr>
      <w:r>
        <w:separator/>
      </w:r>
    </w:p>
  </w:footnote>
  <w:footnote w:type="continuationSeparator" w:id="0">
    <w:p w14:paraId="17A2B912" w14:textId="77777777" w:rsidR="00125DAA" w:rsidRDefault="00125DAA" w:rsidP="009500EF">
      <w:pPr>
        <w:spacing w:after="0" w:line="240" w:lineRule="auto"/>
      </w:pPr>
      <w:r>
        <w:continuationSeparator/>
      </w:r>
    </w:p>
  </w:footnote>
  <w:footnote w:type="continuationNotice" w:id="1">
    <w:p w14:paraId="72AB8868" w14:textId="77777777" w:rsidR="00125DAA" w:rsidRDefault="00125DA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3"/>
  </w:num>
  <w:num w:numId="4">
    <w:abstractNumId w:val="8"/>
  </w:num>
  <w:num w:numId="5">
    <w:abstractNumId w:val="15"/>
  </w:num>
  <w:num w:numId="6">
    <w:abstractNumId w:val="16"/>
  </w:num>
  <w:num w:numId="7">
    <w:abstractNumId w:val="4"/>
  </w:num>
  <w:num w:numId="8">
    <w:abstractNumId w:val="2"/>
  </w:num>
  <w:num w:numId="9">
    <w:abstractNumId w:val="6"/>
  </w:num>
  <w:num w:numId="10">
    <w:abstractNumId w:val="12"/>
  </w:num>
  <w:num w:numId="11">
    <w:abstractNumId w:val="14"/>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0"/>
  </w:num>
  <w:num w:numId="15">
    <w:abstractNumId w:val="7"/>
  </w:num>
  <w:num w:numId="16">
    <w:abstractNumId w:val="9"/>
  </w:num>
  <w:num w:numId="17">
    <w:abstractNumId w:val="0"/>
  </w:num>
  <w:num w:numId="1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olyn McCrorie">
    <w15:presenceInfo w15:providerId="None" w15:userId="Carolyn McCrorie"/>
  </w15:person>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3EF7"/>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C4B"/>
    <w:rsid w:val="000F5857"/>
    <w:rsid w:val="00100749"/>
    <w:rsid w:val="001057D9"/>
    <w:rsid w:val="00106D11"/>
    <w:rsid w:val="00106E58"/>
    <w:rsid w:val="00112647"/>
    <w:rsid w:val="00112D1C"/>
    <w:rsid w:val="00116939"/>
    <w:rsid w:val="00117A92"/>
    <w:rsid w:val="00123BD5"/>
    <w:rsid w:val="00124EC6"/>
    <w:rsid w:val="00125DAA"/>
    <w:rsid w:val="001326E1"/>
    <w:rsid w:val="001352CF"/>
    <w:rsid w:val="00145866"/>
    <w:rsid w:val="00151E77"/>
    <w:rsid w:val="00156F5E"/>
    <w:rsid w:val="00172673"/>
    <w:rsid w:val="00176F47"/>
    <w:rsid w:val="001809FF"/>
    <w:rsid w:val="001846F5"/>
    <w:rsid w:val="0019077F"/>
    <w:rsid w:val="00195399"/>
    <w:rsid w:val="0019681D"/>
    <w:rsid w:val="001A5100"/>
    <w:rsid w:val="001C40F4"/>
    <w:rsid w:val="001C7AD9"/>
    <w:rsid w:val="001D0A3A"/>
    <w:rsid w:val="001D250F"/>
    <w:rsid w:val="001D337E"/>
    <w:rsid w:val="001D63F3"/>
    <w:rsid w:val="001E3B46"/>
    <w:rsid w:val="001E47DF"/>
    <w:rsid w:val="001E6930"/>
    <w:rsid w:val="001E7B78"/>
    <w:rsid w:val="001F1127"/>
    <w:rsid w:val="001F1F11"/>
    <w:rsid w:val="001F3F5B"/>
    <w:rsid w:val="001F42BB"/>
    <w:rsid w:val="001F4ED1"/>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170E"/>
    <w:rsid w:val="002E4B1D"/>
    <w:rsid w:val="002E7C97"/>
    <w:rsid w:val="002F1A2B"/>
    <w:rsid w:val="002F4F7F"/>
    <w:rsid w:val="002F5F44"/>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3EAA"/>
    <w:rsid w:val="00396FBF"/>
    <w:rsid w:val="003A1A36"/>
    <w:rsid w:val="003A21A3"/>
    <w:rsid w:val="003B3712"/>
    <w:rsid w:val="003C0537"/>
    <w:rsid w:val="003C1579"/>
    <w:rsid w:val="003C3712"/>
    <w:rsid w:val="003C6222"/>
    <w:rsid w:val="003D3C2C"/>
    <w:rsid w:val="003D5C61"/>
    <w:rsid w:val="003E2D52"/>
    <w:rsid w:val="003E3EB2"/>
    <w:rsid w:val="003E432A"/>
    <w:rsid w:val="003E6B64"/>
    <w:rsid w:val="003F2662"/>
    <w:rsid w:val="003F355E"/>
    <w:rsid w:val="003F4D89"/>
    <w:rsid w:val="004012EF"/>
    <w:rsid w:val="00404DC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B6ACB"/>
    <w:rsid w:val="004C0C85"/>
    <w:rsid w:val="004C47AD"/>
    <w:rsid w:val="004D1594"/>
    <w:rsid w:val="004D2312"/>
    <w:rsid w:val="004D2381"/>
    <w:rsid w:val="004D2509"/>
    <w:rsid w:val="004D2559"/>
    <w:rsid w:val="004D3B59"/>
    <w:rsid w:val="004E1810"/>
    <w:rsid w:val="004E2BCB"/>
    <w:rsid w:val="004E5CE1"/>
    <w:rsid w:val="005022E6"/>
    <w:rsid w:val="00502C2A"/>
    <w:rsid w:val="00517D76"/>
    <w:rsid w:val="00531161"/>
    <w:rsid w:val="00533E22"/>
    <w:rsid w:val="00540DC2"/>
    <w:rsid w:val="005433AE"/>
    <w:rsid w:val="00543400"/>
    <w:rsid w:val="00551408"/>
    <w:rsid w:val="0055697B"/>
    <w:rsid w:val="005646F8"/>
    <w:rsid w:val="005669B6"/>
    <w:rsid w:val="005715CC"/>
    <w:rsid w:val="0057168E"/>
    <w:rsid w:val="005763D2"/>
    <w:rsid w:val="005804D3"/>
    <w:rsid w:val="00581FE3"/>
    <w:rsid w:val="00582A93"/>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36CC5"/>
    <w:rsid w:val="00637F22"/>
    <w:rsid w:val="00645B3A"/>
    <w:rsid w:val="0064648F"/>
    <w:rsid w:val="00656305"/>
    <w:rsid w:val="00660180"/>
    <w:rsid w:val="00660BE3"/>
    <w:rsid w:val="00660F62"/>
    <w:rsid w:val="00664690"/>
    <w:rsid w:val="006655F1"/>
    <w:rsid w:val="00670128"/>
    <w:rsid w:val="00685BA3"/>
    <w:rsid w:val="00686EB8"/>
    <w:rsid w:val="00690D76"/>
    <w:rsid w:val="00691521"/>
    <w:rsid w:val="006930BF"/>
    <w:rsid w:val="00696E91"/>
    <w:rsid w:val="00696E96"/>
    <w:rsid w:val="00697E3A"/>
    <w:rsid w:val="006A08E5"/>
    <w:rsid w:val="006A43D7"/>
    <w:rsid w:val="006A4C08"/>
    <w:rsid w:val="006A63CC"/>
    <w:rsid w:val="006A65DD"/>
    <w:rsid w:val="006A6B07"/>
    <w:rsid w:val="006A6EEC"/>
    <w:rsid w:val="006B1420"/>
    <w:rsid w:val="006B300B"/>
    <w:rsid w:val="006B41CB"/>
    <w:rsid w:val="006B7DC7"/>
    <w:rsid w:val="006D1377"/>
    <w:rsid w:val="006D4CAF"/>
    <w:rsid w:val="006E14B6"/>
    <w:rsid w:val="006F3901"/>
    <w:rsid w:val="006F40D7"/>
    <w:rsid w:val="006F548D"/>
    <w:rsid w:val="007013C0"/>
    <w:rsid w:val="00705DA9"/>
    <w:rsid w:val="00713797"/>
    <w:rsid w:val="00721E71"/>
    <w:rsid w:val="00726CBE"/>
    <w:rsid w:val="00731CFF"/>
    <w:rsid w:val="00732CE8"/>
    <w:rsid w:val="00735871"/>
    <w:rsid w:val="0074365C"/>
    <w:rsid w:val="00745D0A"/>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A4AE6"/>
    <w:rsid w:val="007A7BFC"/>
    <w:rsid w:val="007B1433"/>
    <w:rsid w:val="007B2B92"/>
    <w:rsid w:val="007B37B8"/>
    <w:rsid w:val="007B5E1D"/>
    <w:rsid w:val="007C2CFC"/>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3B45"/>
    <w:rsid w:val="00816E63"/>
    <w:rsid w:val="0081714B"/>
    <w:rsid w:val="00820944"/>
    <w:rsid w:val="00823212"/>
    <w:rsid w:val="008267F0"/>
    <w:rsid w:val="00834B1B"/>
    <w:rsid w:val="00844834"/>
    <w:rsid w:val="0084507D"/>
    <w:rsid w:val="00845B9A"/>
    <w:rsid w:val="00851E30"/>
    <w:rsid w:val="008543EC"/>
    <w:rsid w:val="00856831"/>
    <w:rsid w:val="008602F4"/>
    <w:rsid w:val="00861118"/>
    <w:rsid w:val="00865867"/>
    <w:rsid w:val="00865C67"/>
    <w:rsid w:val="00876014"/>
    <w:rsid w:val="008805BA"/>
    <w:rsid w:val="00883287"/>
    <w:rsid w:val="008A0035"/>
    <w:rsid w:val="008A2373"/>
    <w:rsid w:val="008A2C5B"/>
    <w:rsid w:val="008A7803"/>
    <w:rsid w:val="008B004B"/>
    <w:rsid w:val="008B06F4"/>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D012B"/>
    <w:rsid w:val="009D0ABB"/>
    <w:rsid w:val="009D0DA8"/>
    <w:rsid w:val="009D222D"/>
    <w:rsid w:val="009D34D2"/>
    <w:rsid w:val="009D3810"/>
    <w:rsid w:val="009D445B"/>
    <w:rsid w:val="009E6042"/>
    <w:rsid w:val="009E78CA"/>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DC6"/>
    <w:rsid w:val="00B15C5C"/>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30E0"/>
    <w:rsid w:val="00C76565"/>
    <w:rsid w:val="00C76854"/>
    <w:rsid w:val="00C769FE"/>
    <w:rsid w:val="00C76A80"/>
    <w:rsid w:val="00C77557"/>
    <w:rsid w:val="00C82A4A"/>
    <w:rsid w:val="00C8591E"/>
    <w:rsid w:val="00C87DCA"/>
    <w:rsid w:val="00C903CD"/>
    <w:rsid w:val="00C90E7C"/>
    <w:rsid w:val="00C94FC0"/>
    <w:rsid w:val="00CA6452"/>
    <w:rsid w:val="00CB1C67"/>
    <w:rsid w:val="00CB298F"/>
    <w:rsid w:val="00CB61D2"/>
    <w:rsid w:val="00CC0AED"/>
    <w:rsid w:val="00CC11BB"/>
    <w:rsid w:val="00CC5C52"/>
    <w:rsid w:val="00CD22BC"/>
    <w:rsid w:val="00CD57FA"/>
    <w:rsid w:val="00CD717D"/>
    <w:rsid w:val="00CD7852"/>
    <w:rsid w:val="00CE0FE4"/>
    <w:rsid w:val="00CE48ED"/>
    <w:rsid w:val="00CF5587"/>
    <w:rsid w:val="00CF5AA4"/>
    <w:rsid w:val="00D00A14"/>
    <w:rsid w:val="00D018E4"/>
    <w:rsid w:val="00D03701"/>
    <w:rsid w:val="00D04DC6"/>
    <w:rsid w:val="00D10464"/>
    <w:rsid w:val="00D12FCC"/>
    <w:rsid w:val="00D14F7E"/>
    <w:rsid w:val="00D1669C"/>
    <w:rsid w:val="00D256B8"/>
    <w:rsid w:val="00D30C91"/>
    <w:rsid w:val="00D43272"/>
    <w:rsid w:val="00D432FD"/>
    <w:rsid w:val="00D451E5"/>
    <w:rsid w:val="00D50F2F"/>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6363"/>
    <w:rsid w:val="00DB6DEE"/>
    <w:rsid w:val="00DB7CE8"/>
    <w:rsid w:val="00DC0469"/>
    <w:rsid w:val="00DC3CBB"/>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10B43"/>
    <w:rsid w:val="00E124EC"/>
    <w:rsid w:val="00E1344E"/>
    <w:rsid w:val="00E145F4"/>
    <w:rsid w:val="00E20652"/>
    <w:rsid w:val="00E20AE5"/>
    <w:rsid w:val="00E21601"/>
    <w:rsid w:val="00E218D2"/>
    <w:rsid w:val="00E234E1"/>
    <w:rsid w:val="00E242A0"/>
    <w:rsid w:val="00E246F4"/>
    <w:rsid w:val="00E25082"/>
    <w:rsid w:val="00E275B9"/>
    <w:rsid w:val="00E27DC6"/>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44AE"/>
    <w:rsid w:val="00E902B1"/>
    <w:rsid w:val="00E93E36"/>
    <w:rsid w:val="00E947B2"/>
    <w:rsid w:val="00E95698"/>
    <w:rsid w:val="00E956B3"/>
    <w:rsid w:val="00E971A6"/>
    <w:rsid w:val="00E97300"/>
    <w:rsid w:val="00EA005F"/>
    <w:rsid w:val="00EA09ED"/>
    <w:rsid w:val="00EA0ACB"/>
    <w:rsid w:val="00EA645D"/>
    <w:rsid w:val="00EA677C"/>
    <w:rsid w:val="00EA68D7"/>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4B7"/>
    <w:rsid w:val="00F27F17"/>
    <w:rsid w:val="00F31F07"/>
    <w:rsid w:val="00F32618"/>
    <w:rsid w:val="00F33529"/>
    <w:rsid w:val="00F403E4"/>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39D2"/>
    <w:rsid w:val="00FE5B63"/>
    <w:rsid w:val="00FF67B8"/>
    <w:rsid w:val="00FF68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 w:type="paragraph" w:styleId="NormalWeb">
    <w:name w:val="Normal (Web)"/>
    <w:basedOn w:val="Normal"/>
    <w:uiPriority w:val="99"/>
    <w:semiHidden/>
    <w:unhideWhenUsed/>
    <w:rsid w:val="00D12FC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28509190">
      <w:bodyDiv w:val="1"/>
      <w:marLeft w:val="0"/>
      <w:marRight w:val="0"/>
      <w:marTop w:val="0"/>
      <w:marBottom w:val="0"/>
      <w:divBdr>
        <w:top w:val="none" w:sz="0" w:space="0" w:color="auto"/>
        <w:left w:val="none" w:sz="0" w:space="0" w:color="auto"/>
        <w:bottom w:val="none" w:sz="0" w:space="0" w:color="auto"/>
        <w:right w:val="none" w:sz="0" w:space="0" w:color="auto"/>
      </w:divBdr>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0024DCC9-CBAB-4943-B2F0-744E30F053E7}">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5e36aeda-f48f-46f3-9de8-7474189645c5"/>
    <ds:schemaRef ds:uri="bbd61249-83b9-438e-a84b-789da273a8cb"/>
    <ds:schemaRef ds:uri="http://www.w3.org/XML/1998/namespace"/>
    <ds:schemaRef ds:uri="http://purl.org/dc/dcmitype/"/>
  </ds:schemaRefs>
</ds:datastoreItem>
</file>

<file path=customXml/itemProps4.xml><?xml version="1.0" encoding="utf-8"?>
<ds:datastoreItem xmlns:ds="http://schemas.openxmlformats.org/officeDocument/2006/customXml" ds:itemID="{7DD072C3-50D9-46D3-AC85-7A697BA3E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7610</Words>
  <Characters>214383</Characters>
  <Application>Microsoft Office Word</Application>
  <DocSecurity>4</DocSecurity>
  <Lines>1786</Lines>
  <Paragraphs>50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51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cp:revision>
  <dcterms:created xsi:type="dcterms:W3CDTF">2020-11-26T09:58:00Z</dcterms:created>
  <dcterms:modified xsi:type="dcterms:W3CDTF">2020-11-2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